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3A699945" w14:textId="5074F856" w:rsidR="008030D2" w:rsidRPr="008030D2" w:rsidRDefault="00F66963" w:rsidP="0055721A">
      <w:pPr>
        <w:spacing w:after="0" w:line="240" w:lineRule="auto"/>
        <w:jc w:val="center"/>
        <w:rPr>
          <w:rFonts w:cstheme="majorBidi"/>
          <w:b/>
          <w:bCs/>
          <w:szCs w:val="24"/>
          <w:lang w:val="fr-FR"/>
        </w:rPr>
      </w:pPr>
      <w:proofErr w:type="spellStart"/>
      <w:r>
        <w:rPr>
          <w:rFonts w:cstheme="majorBidi"/>
          <w:b/>
          <w:bCs/>
          <w:szCs w:val="24"/>
          <w:lang w:val="fr-FR"/>
        </w:rPr>
        <w:t>Artificial</w:t>
      </w:r>
      <w:proofErr w:type="spellEnd"/>
      <w:r>
        <w:rPr>
          <w:rFonts w:cstheme="majorBidi"/>
          <w:b/>
          <w:bCs/>
          <w:szCs w:val="24"/>
          <w:lang w:val="fr-FR"/>
        </w:rPr>
        <w:t xml:space="preserve"> Intelligence</w:t>
      </w:r>
      <w:r w:rsidR="008030D2" w:rsidRPr="008030D2">
        <w:rPr>
          <w:rFonts w:cstheme="majorBidi"/>
          <w:b/>
          <w:bCs/>
          <w:szCs w:val="24"/>
          <w:lang w:val="fr-FR"/>
        </w:rPr>
        <w:t xml:space="preserve"> &amp; Intelligent </w:t>
      </w:r>
      <w:proofErr w:type="spellStart"/>
      <w:r w:rsidR="008030D2" w:rsidRPr="008030D2">
        <w:rPr>
          <w:rFonts w:cstheme="majorBidi"/>
          <w:b/>
          <w:bCs/>
          <w:szCs w:val="24"/>
          <w:lang w:val="fr-FR"/>
        </w:rPr>
        <w:t>Systems</w:t>
      </w:r>
      <w:proofErr w:type="spellEnd"/>
    </w:p>
    <w:p w14:paraId="6F81A69F" w14:textId="406C1025" w:rsidR="0055721A" w:rsidRPr="00D528E7" w:rsidRDefault="008030D2" w:rsidP="0055721A">
      <w:pPr>
        <w:pStyle w:val="Default"/>
        <w:jc w:val="center"/>
        <w:rPr>
          <w:b/>
          <w:bCs/>
          <w:sz w:val="22"/>
          <w:szCs w:val="22"/>
          <w:lang w:val="fr-FR"/>
        </w:rPr>
      </w:pPr>
      <w:r w:rsidRPr="00D528E7">
        <w:rPr>
          <w:rFonts w:asciiTheme="majorBidi" w:hAnsiTheme="majorBidi" w:cstheme="majorBidi"/>
          <w:b/>
          <w:bCs/>
          <w:color w:val="auto"/>
          <w:lang w:val="fr-FR"/>
        </w:rPr>
        <w:t>10204250</w:t>
      </w:r>
      <w:r w:rsidRPr="00D528E7">
        <w:rPr>
          <w:rFonts w:asciiTheme="majorBidi" w:hAnsiTheme="majorBidi" w:cstheme="majorBidi"/>
          <w:b/>
          <w:bCs/>
          <w:color w:val="auto"/>
          <w:lang w:val="fr-FR"/>
        </w:rPr>
        <w:br/>
      </w:r>
      <w:r w:rsidRPr="00D528E7">
        <w:rPr>
          <w:b/>
          <w:bCs/>
          <w:sz w:val="22"/>
          <w:szCs w:val="22"/>
          <w:lang w:val="fr-FR"/>
        </w:rPr>
        <w:t>K/618/5660</w:t>
      </w:r>
    </w:p>
    <w:p w14:paraId="33BD442D" w14:textId="36032277" w:rsidR="0055721A" w:rsidRPr="00D528E7" w:rsidRDefault="0055721A" w:rsidP="0055721A">
      <w:pPr>
        <w:spacing w:after="0" w:line="240" w:lineRule="auto"/>
        <w:jc w:val="center"/>
        <w:rPr>
          <w:rFonts w:cstheme="majorBidi"/>
          <w:szCs w:val="24"/>
          <w:lang w:val="fr-FR"/>
        </w:rPr>
      </w:pPr>
    </w:p>
    <w:p w14:paraId="314E0F11" w14:textId="1AA4BEDE" w:rsidR="0055721A" w:rsidRPr="00D528E7" w:rsidRDefault="0055721A" w:rsidP="0055721A">
      <w:pPr>
        <w:spacing w:after="0" w:line="240" w:lineRule="auto"/>
        <w:jc w:val="center"/>
        <w:rPr>
          <w:rFonts w:cstheme="majorBidi"/>
          <w:szCs w:val="24"/>
          <w:lang w:val="fr-FR"/>
        </w:rPr>
      </w:pPr>
    </w:p>
    <w:p w14:paraId="3D3B0D43" w14:textId="77777777" w:rsidR="0055721A" w:rsidRPr="00D528E7" w:rsidRDefault="0055721A" w:rsidP="0055721A">
      <w:pPr>
        <w:spacing w:after="0" w:line="240" w:lineRule="auto"/>
        <w:jc w:val="center"/>
        <w:rPr>
          <w:rFonts w:cstheme="majorBidi"/>
          <w:szCs w:val="24"/>
          <w:lang w:val="fr-FR"/>
        </w:rPr>
      </w:pPr>
    </w:p>
    <w:p w14:paraId="0D54D172" w14:textId="5F31B1D1" w:rsidR="0055721A" w:rsidRDefault="0055721A" w:rsidP="0055721A">
      <w:pPr>
        <w:spacing w:after="0" w:line="240" w:lineRule="auto"/>
        <w:jc w:val="center"/>
        <w:rPr>
          <w:rFonts w:cstheme="majorBidi"/>
          <w:b/>
          <w:bCs/>
          <w:szCs w:val="24"/>
        </w:rPr>
      </w:pPr>
      <w:r>
        <w:rPr>
          <w:rFonts w:cstheme="majorBidi"/>
          <w:b/>
          <w:bCs/>
          <w:szCs w:val="24"/>
        </w:rPr>
        <w:t>Section (</w:t>
      </w:r>
      <w:r w:rsidR="008030D2">
        <w:rPr>
          <w:rFonts w:cstheme="majorBidi"/>
          <w:b/>
          <w:bCs/>
          <w:szCs w:val="24"/>
        </w:rPr>
        <w:t>4</w:t>
      </w:r>
      <w:r>
        <w:rPr>
          <w:rFonts w:cstheme="majorBidi"/>
          <w:b/>
          <w:bCs/>
          <w:szCs w:val="24"/>
        </w:rPr>
        <w:t>)</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0A0A5736" w14:textId="5F0D26DD" w:rsidR="0055721A" w:rsidRDefault="008030D2" w:rsidP="0055721A">
      <w:pPr>
        <w:spacing w:after="0" w:line="240" w:lineRule="auto"/>
        <w:jc w:val="center"/>
        <w:rPr>
          <w:rFonts w:cstheme="majorBidi"/>
          <w:b/>
          <w:bCs/>
          <w:szCs w:val="24"/>
        </w:rPr>
      </w:pPr>
      <w:r w:rsidRPr="008030D2">
        <w:rPr>
          <w:rFonts w:cstheme="majorBidi"/>
          <w:b/>
          <w:bCs/>
          <w:szCs w:val="24"/>
        </w:rPr>
        <w:t>The foundations of AI and the development of an AI system</w:t>
      </w:r>
      <w:r w:rsidR="0037002F">
        <w:rPr>
          <w:rFonts w:cstheme="majorBidi"/>
          <w:b/>
          <w:bCs/>
          <w:szCs w:val="24"/>
        </w:rPr>
        <w:t xml:space="preserve"> – Part 1</w:t>
      </w:r>
    </w:p>
    <w:p w14:paraId="53CB345C" w14:textId="77777777" w:rsidR="008030D2" w:rsidRDefault="008030D2"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2285092" w14:textId="3A96C94E" w:rsidR="0055721A" w:rsidRDefault="008030D2" w:rsidP="0055721A">
      <w:pPr>
        <w:spacing w:after="0" w:line="240" w:lineRule="auto"/>
        <w:jc w:val="center"/>
        <w:rPr>
          <w:rFonts w:cstheme="majorBidi"/>
          <w:szCs w:val="24"/>
        </w:rPr>
      </w:pPr>
      <w:r>
        <w:rPr>
          <w:rFonts w:cstheme="majorBidi"/>
          <w:szCs w:val="24"/>
        </w:rPr>
        <w:t>Dr. Rami Ibrahim</w:t>
      </w:r>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0710C840" w:rsidR="0055721A" w:rsidRDefault="008030D2" w:rsidP="0055721A">
      <w:pPr>
        <w:spacing w:after="0" w:line="240" w:lineRule="auto"/>
        <w:jc w:val="center"/>
        <w:rPr>
          <w:rFonts w:cstheme="majorBidi"/>
          <w:szCs w:val="24"/>
        </w:rPr>
      </w:pPr>
      <w:r>
        <w:rPr>
          <w:rFonts w:cstheme="majorBidi"/>
          <w:szCs w:val="24"/>
        </w:rPr>
        <w:t>20</w:t>
      </w:r>
      <w:r w:rsidRPr="008030D2">
        <w:rPr>
          <w:rFonts w:cstheme="majorBidi"/>
          <w:szCs w:val="24"/>
          <w:vertAlign w:val="superscript"/>
        </w:rPr>
        <w:t>th</w:t>
      </w:r>
      <w:r>
        <w:rPr>
          <w:rFonts w:cstheme="majorBidi"/>
          <w:szCs w:val="24"/>
        </w:rPr>
        <w:t xml:space="preserve"> </w:t>
      </w:r>
      <w:proofErr w:type="gramStart"/>
      <w:r>
        <w:rPr>
          <w:rFonts w:cstheme="majorBidi"/>
          <w:szCs w:val="24"/>
        </w:rPr>
        <w:t>June,</w:t>
      </w:r>
      <w:proofErr w:type="gramEnd"/>
      <w:r>
        <w:rPr>
          <w:rFonts w:cstheme="majorBidi"/>
          <w:szCs w:val="24"/>
        </w:rPr>
        <w:t xml:space="preserve">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308BB4FF" w:rsidR="0055721A" w:rsidRDefault="008030D2" w:rsidP="0055721A">
      <w:pPr>
        <w:jc w:val="center"/>
        <w:rPr>
          <w:rFonts w:cstheme="majorBidi"/>
          <w:b/>
          <w:bCs/>
          <w:szCs w:val="24"/>
        </w:rPr>
      </w:pPr>
      <w:r>
        <w:rPr>
          <w:rFonts w:cstheme="majorBidi"/>
          <w:b/>
          <w:bCs/>
          <w:szCs w:val="24"/>
        </w:rPr>
        <w:t>Spring 2022 - 2023</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55721A" w:rsidRDefault="0055721A" w:rsidP="0055721A">
          <w:pPr>
            <w:pStyle w:val="TOCHeading"/>
            <w:jc w:val="center"/>
            <w:rPr>
              <w:rFonts w:asciiTheme="majorBidi" w:hAnsiTheme="majorBidi"/>
              <w:b/>
              <w:bCs/>
              <w:color w:val="auto"/>
              <w:sz w:val="36"/>
              <w:szCs w:val="36"/>
            </w:rPr>
          </w:pPr>
          <w:r w:rsidRPr="0055721A">
            <w:rPr>
              <w:rFonts w:asciiTheme="majorBidi" w:hAnsiTheme="majorBidi"/>
              <w:b/>
              <w:bCs/>
              <w:color w:val="auto"/>
              <w:sz w:val="36"/>
              <w:szCs w:val="36"/>
            </w:rPr>
            <w:t>Table of Content</w:t>
          </w:r>
        </w:p>
        <w:p w14:paraId="1F9186A2" w14:textId="77777777" w:rsidR="00605BBF" w:rsidRDefault="0055721A">
          <w:pPr>
            <w:rPr>
              <w:noProof/>
            </w:rPr>
          </w:pPr>
          <w:r>
            <w:br/>
          </w:r>
          <w:r>
            <w:fldChar w:fldCharType="begin"/>
          </w:r>
          <w:r>
            <w:instrText xml:space="preserve"> TOC \o "1-3" \h \z \u </w:instrText>
          </w:r>
          <w:r>
            <w:fldChar w:fldCharType="separate"/>
          </w:r>
        </w:p>
        <w:p w14:paraId="2CE6AC73" w14:textId="0B3AE14F" w:rsidR="00605BBF"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928759" w:history="1">
            <w:r w:rsidR="00605BBF" w:rsidRPr="00FA57AD">
              <w:rPr>
                <w:rStyle w:val="Hyperlink"/>
                <w:b/>
                <w:bCs/>
                <w:i/>
                <w:iCs/>
                <w:noProof/>
              </w:rPr>
              <w:t>Report</w:t>
            </w:r>
            <w:r w:rsidR="00605BBF">
              <w:rPr>
                <w:noProof/>
                <w:webHidden/>
              </w:rPr>
              <w:tab/>
            </w:r>
            <w:r w:rsidR="00605BBF">
              <w:rPr>
                <w:noProof/>
                <w:webHidden/>
              </w:rPr>
              <w:fldChar w:fldCharType="begin"/>
            </w:r>
            <w:r w:rsidR="00605BBF">
              <w:rPr>
                <w:noProof/>
                <w:webHidden/>
              </w:rPr>
              <w:instrText xml:space="preserve"> PAGEREF _Toc137928759 \h </w:instrText>
            </w:r>
            <w:r w:rsidR="00605BBF">
              <w:rPr>
                <w:noProof/>
                <w:webHidden/>
              </w:rPr>
            </w:r>
            <w:r w:rsidR="00605BBF">
              <w:rPr>
                <w:noProof/>
                <w:webHidden/>
              </w:rPr>
              <w:fldChar w:fldCharType="separate"/>
            </w:r>
            <w:r w:rsidR="00605BBF">
              <w:rPr>
                <w:noProof/>
                <w:webHidden/>
              </w:rPr>
              <w:t>3</w:t>
            </w:r>
            <w:r w:rsidR="00605BBF">
              <w:rPr>
                <w:noProof/>
                <w:webHidden/>
              </w:rPr>
              <w:fldChar w:fldCharType="end"/>
            </w:r>
          </w:hyperlink>
        </w:p>
        <w:p w14:paraId="28728914" w14:textId="55354EFD"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0" w:history="1">
            <w:r w:rsidR="00605BBF" w:rsidRPr="00FA57AD">
              <w:rPr>
                <w:rStyle w:val="Hyperlink"/>
                <w:b/>
                <w:bCs/>
                <w:noProof/>
              </w:rPr>
              <w:t xml:space="preserve">Fundamental Aspects of </w:t>
            </w:r>
            <w:r w:rsidR="00F66963">
              <w:rPr>
                <w:rStyle w:val="Hyperlink"/>
                <w:b/>
                <w:bCs/>
                <w:noProof/>
              </w:rPr>
              <w:t>Artificial Intelligence</w:t>
            </w:r>
            <w:r w:rsidR="00605BBF">
              <w:rPr>
                <w:noProof/>
                <w:webHidden/>
              </w:rPr>
              <w:tab/>
            </w:r>
            <w:r w:rsidR="00605BBF">
              <w:rPr>
                <w:noProof/>
                <w:webHidden/>
              </w:rPr>
              <w:fldChar w:fldCharType="begin"/>
            </w:r>
            <w:r w:rsidR="00605BBF">
              <w:rPr>
                <w:noProof/>
                <w:webHidden/>
              </w:rPr>
              <w:instrText xml:space="preserve"> PAGEREF _Toc137928760 \h </w:instrText>
            </w:r>
            <w:r w:rsidR="00605BBF">
              <w:rPr>
                <w:noProof/>
                <w:webHidden/>
              </w:rPr>
            </w:r>
            <w:r w:rsidR="00605BBF">
              <w:rPr>
                <w:noProof/>
                <w:webHidden/>
              </w:rPr>
              <w:fldChar w:fldCharType="separate"/>
            </w:r>
            <w:r w:rsidR="00605BBF">
              <w:rPr>
                <w:noProof/>
                <w:webHidden/>
              </w:rPr>
              <w:t>3</w:t>
            </w:r>
            <w:r w:rsidR="00605BBF">
              <w:rPr>
                <w:noProof/>
                <w:webHidden/>
              </w:rPr>
              <w:fldChar w:fldCharType="end"/>
            </w:r>
          </w:hyperlink>
        </w:p>
        <w:p w14:paraId="4D017AD0" w14:textId="55905AA3" w:rsidR="00605BBF"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28761" w:history="1">
            <w:r w:rsidR="00605BBF" w:rsidRPr="00FA57AD">
              <w:rPr>
                <w:rStyle w:val="Hyperlink"/>
                <w:rFonts w:ascii="Symbol" w:hAnsi="Symbol"/>
                <w:bCs/>
                <w:noProof/>
              </w:rPr>
              <w:t></w:t>
            </w:r>
            <w:r w:rsidR="00605BBF">
              <w:rPr>
                <w:rFonts w:asciiTheme="minorHAnsi" w:eastAsiaTheme="minorEastAsia" w:hAnsiTheme="minorHAnsi"/>
                <w:noProof/>
                <w:kern w:val="2"/>
                <w:sz w:val="22"/>
                <w14:ligatures w14:val="standardContextual"/>
              </w:rPr>
              <w:tab/>
            </w:r>
            <w:r w:rsidR="00605BBF" w:rsidRPr="00FA57AD">
              <w:rPr>
                <w:rStyle w:val="Hyperlink"/>
                <w:b/>
                <w:bCs/>
                <w:noProof/>
              </w:rPr>
              <w:t xml:space="preserve">Exploring the Differences between </w:t>
            </w:r>
            <w:r w:rsidR="00F66963">
              <w:rPr>
                <w:rStyle w:val="Hyperlink"/>
                <w:b/>
                <w:bCs/>
                <w:noProof/>
              </w:rPr>
              <w:t>Artificial Intelligence</w:t>
            </w:r>
            <w:r w:rsidR="00605BBF" w:rsidRPr="00FA57AD">
              <w:rPr>
                <w:rStyle w:val="Hyperlink"/>
                <w:b/>
                <w:bCs/>
                <w:noProof/>
              </w:rPr>
              <w:t xml:space="preserve">, </w:t>
            </w:r>
            <w:r w:rsidR="00F66963">
              <w:rPr>
                <w:rStyle w:val="Hyperlink"/>
                <w:b/>
                <w:bCs/>
                <w:noProof/>
              </w:rPr>
              <w:t>Machine Learning</w:t>
            </w:r>
            <w:r w:rsidR="00605BBF" w:rsidRPr="00FA57AD">
              <w:rPr>
                <w:rStyle w:val="Hyperlink"/>
                <w:b/>
                <w:bCs/>
                <w:noProof/>
              </w:rPr>
              <w:t xml:space="preserve">, and </w:t>
            </w:r>
            <w:r w:rsidR="00910D1C">
              <w:rPr>
                <w:rStyle w:val="Hyperlink"/>
                <w:b/>
                <w:bCs/>
                <w:noProof/>
              </w:rPr>
              <w:t>Deep Learning</w:t>
            </w:r>
            <w:r w:rsidR="00605BBF">
              <w:rPr>
                <w:noProof/>
                <w:webHidden/>
              </w:rPr>
              <w:tab/>
            </w:r>
            <w:r w:rsidR="00605BBF">
              <w:rPr>
                <w:noProof/>
                <w:webHidden/>
              </w:rPr>
              <w:fldChar w:fldCharType="begin"/>
            </w:r>
            <w:r w:rsidR="00605BBF">
              <w:rPr>
                <w:noProof/>
                <w:webHidden/>
              </w:rPr>
              <w:instrText xml:space="preserve"> PAGEREF _Toc137928761 \h </w:instrText>
            </w:r>
            <w:r w:rsidR="00605BBF">
              <w:rPr>
                <w:noProof/>
                <w:webHidden/>
              </w:rPr>
            </w:r>
            <w:r w:rsidR="00605BBF">
              <w:rPr>
                <w:noProof/>
                <w:webHidden/>
              </w:rPr>
              <w:fldChar w:fldCharType="separate"/>
            </w:r>
            <w:r w:rsidR="00605BBF">
              <w:rPr>
                <w:noProof/>
                <w:webHidden/>
              </w:rPr>
              <w:t>3</w:t>
            </w:r>
            <w:r w:rsidR="00605BBF">
              <w:rPr>
                <w:noProof/>
                <w:webHidden/>
              </w:rPr>
              <w:fldChar w:fldCharType="end"/>
            </w:r>
          </w:hyperlink>
        </w:p>
        <w:p w14:paraId="4CD16064" w14:textId="4E0076C9" w:rsidR="00605BBF"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28762" w:history="1">
            <w:r w:rsidR="00605BBF" w:rsidRPr="00FA57AD">
              <w:rPr>
                <w:rStyle w:val="Hyperlink"/>
                <w:rFonts w:ascii="Symbol" w:hAnsi="Symbol"/>
                <w:bCs/>
                <w:noProof/>
              </w:rPr>
              <w:t></w:t>
            </w:r>
            <w:r w:rsidR="00605BBF">
              <w:rPr>
                <w:rFonts w:asciiTheme="minorHAnsi" w:eastAsiaTheme="minorEastAsia" w:hAnsiTheme="minorHAnsi"/>
                <w:noProof/>
                <w:kern w:val="2"/>
                <w:sz w:val="22"/>
                <w14:ligatures w14:val="standardContextual"/>
              </w:rPr>
              <w:tab/>
            </w:r>
            <w:r w:rsidR="00F66963">
              <w:rPr>
                <w:rStyle w:val="Hyperlink"/>
                <w:b/>
                <w:bCs/>
                <w:noProof/>
              </w:rPr>
              <w:t>Artificial Intelligence</w:t>
            </w:r>
            <w:r w:rsidR="00605BBF">
              <w:rPr>
                <w:noProof/>
                <w:webHidden/>
              </w:rPr>
              <w:tab/>
            </w:r>
            <w:r w:rsidR="00605BBF">
              <w:rPr>
                <w:noProof/>
                <w:webHidden/>
              </w:rPr>
              <w:fldChar w:fldCharType="begin"/>
            </w:r>
            <w:r w:rsidR="00605BBF">
              <w:rPr>
                <w:noProof/>
                <w:webHidden/>
              </w:rPr>
              <w:instrText xml:space="preserve"> PAGEREF _Toc137928762 \h </w:instrText>
            </w:r>
            <w:r w:rsidR="00605BBF">
              <w:rPr>
                <w:noProof/>
                <w:webHidden/>
              </w:rPr>
            </w:r>
            <w:r w:rsidR="00605BBF">
              <w:rPr>
                <w:noProof/>
                <w:webHidden/>
              </w:rPr>
              <w:fldChar w:fldCharType="separate"/>
            </w:r>
            <w:r w:rsidR="00605BBF">
              <w:rPr>
                <w:noProof/>
                <w:webHidden/>
              </w:rPr>
              <w:t>5</w:t>
            </w:r>
            <w:r w:rsidR="00605BBF">
              <w:rPr>
                <w:noProof/>
                <w:webHidden/>
              </w:rPr>
              <w:fldChar w:fldCharType="end"/>
            </w:r>
          </w:hyperlink>
        </w:p>
        <w:p w14:paraId="176BCC93" w14:textId="3D9E600F" w:rsidR="00605BBF" w:rsidRDefault="00000000">
          <w:pPr>
            <w:pStyle w:val="TOC3"/>
            <w:tabs>
              <w:tab w:val="left" w:pos="880"/>
              <w:tab w:val="right" w:leader="dot" w:pos="9350"/>
            </w:tabs>
            <w:rPr>
              <w:rFonts w:asciiTheme="minorHAnsi" w:eastAsiaTheme="minorEastAsia" w:hAnsiTheme="minorHAnsi"/>
              <w:noProof/>
              <w:kern w:val="2"/>
              <w:sz w:val="22"/>
              <w14:ligatures w14:val="standardContextual"/>
            </w:rPr>
          </w:pPr>
          <w:hyperlink w:anchor="_Toc137928763" w:history="1">
            <w:r w:rsidR="00605BBF" w:rsidRPr="00FA57AD">
              <w:rPr>
                <w:rStyle w:val="Hyperlink"/>
                <w:rFonts w:ascii="Symbol" w:hAnsi="Symbol"/>
                <w:bCs/>
                <w:noProof/>
              </w:rPr>
              <w:t></w:t>
            </w:r>
            <w:r w:rsidR="00605BBF">
              <w:rPr>
                <w:rFonts w:asciiTheme="minorHAnsi" w:eastAsiaTheme="minorEastAsia" w:hAnsiTheme="minorHAnsi"/>
                <w:noProof/>
                <w:kern w:val="2"/>
                <w:sz w:val="22"/>
                <w14:ligatures w14:val="standardContextual"/>
              </w:rPr>
              <w:tab/>
            </w:r>
            <w:r w:rsidR="00605BBF" w:rsidRPr="00FA57AD">
              <w:rPr>
                <w:rStyle w:val="Hyperlink"/>
                <w:b/>
                <w:bCs/>
                <w:noProof/>
              </w:rPr>
              <w:t>Important Features of Big Data</w:t>
            </w:r>
            <w:r w:rsidR="00605BBF">
              <w:rPr>
                <w:noProof/>
                <w:webHidden/>
              </w:rPr>
              <w:tab/>
            </w:r>
            <w:r w:rsidR="00605BBF">
              <w:rPr>
                <w:noProof/>
                <w:webHidden/>
              </w:rPr>
              <w:fldChar w:fldCharType="begin"/>
            </w:r>
            <w:r w:rsidR="00605BBF">
              <w:rPr>
                <w:noProof/>
                <w:webHidden/>
              </w:rPr>
              <w:instrText xml:space="preserve"> PAGEREF _Toc137928763 \h </w:instrText>
            </w:r>
            <w:r w:rsidR="00605BBF">
              <w:rPr>
                <w:noProof/>
                <w:webHidden/>
              </w:rPr>
            </w:r>
            <w:r w:rsidR="00605BBF">
              <w:rPr>
                <w:noProof/>
                <w:webHidden/>
              </w:rPr>
              <w:fldChar w:fldCharType="separate"/>
            </w:r>
            <w:r w:rsidR="00605BBF">
              <w:rPr>
                <w:noProof/>
                <w:webHidden/>
              </w:rPr>
              <w:t>6</w:t>
            </w:r>
            <w:r w:rsidR="00605BBF">
              <w:rPr>
                <w:noProof/>
                <w:webHidden/>
              </w:rPr>
              <w:fldChar w:fldCharType="end"/>
            </w:r>
          </w:hyperlink>
        </w:p>
        <w:p w14:paraId="1D93DAA0" w14:textId="655BEF2A"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4" w:history="1">
            <w:r w:rsidR="00605BBF" w:rsidRPr="00FA57AD">
              <w:rPr>
                <w:rStyle w:val="Hyperlink"/>
                <w:b/>
                <w:bCs/>
                <w:noProof/>
              </w:rPr>
              <w:t xml:space="preserve">Exploring the Differences between </w:t>
            </w:r>
            <w:r w:rsidR="00055FF2">
              <w:rPr>
                <w:rStyle w:val="Hyperlink"/>
                <w:b/>
                <w:bCs/>
                <w:noProof/>
              </w:rPr>
              <w:t>Weak AI</w:t>
            </w:r>
            <w:r w:rsidR="00605BBF" w:rsidRPr="00FA57AD">
              <w:rPr>
                <w:rStyle w:val="Hyperlink"/>
                <w:b/>
                <w:bCs/>
                <w:noProof/>
              </w:rPr>
              <w:t xml:space="preserve"> and </w:t>
            </w:r>
            <w:r w:rsidR="00055FF2">
              <w:rPr>
                <w:rStyle w:val="Hyperlink"/>
                <w:b/>
                <w:bCs/>
                <w:noProof/>
              </w:rPr>
              <w:t>Strong AI</w:t>
            </w:r>
            <w:r w:rsidR="00605BBF">
              <w:rPr>
                <w:noProof/>
                <w:webHidden/>
              </w:rPr>
              <w:tab/>
            </w:r>
            <w:r w:rsidR="00605BBF">
              <w:rPr>
                <w:noProof/>
                <w:webHidden/>
              </w:rPr>
              <w:fldChar w:fldCharType="begin"/>
            </w:r>
            <w:r w:rsidR="00605BBF">
              <w:rPr>
                <w:noProof/>
                <w:webHidden/>
              </w:rPr>
              <w:instrText xml:space="preserve"> PAGEREF _Toc137928764 \h </w:instrText>
            </w:r>
            <w:r w:rsidR="00605BBF">
              <w:rPr>
                <w:noProof/>
                <w:webHidden/>
              </w:rPr>
            </w:r>
            <w:r w:rsidR="00605BBF">
              <w:rPr>
                <w:noProof/>
                <w:webHidden/>
              </w:rPr>
              <w:fldChar w:fldCharType="separate"/>
            </w:r>
            <w:r w:rsidR="00605BBF">
              <w:rPr>
                <w:noProof/>
                <w:webHidden/>
              </w:rPr>
              <w:t>8</w:t>
            </w:r>
            <w:r w:rsidR="00605BBF">
              <w:rPr>
                <w:noProof/>
                <w:webHidden/>
              </w:rPr>
              <w:fldChar w:fldCharType="end"/>
            </w:r>
          </w:hyperlink>
        </w:p>
        <w:p w14:paraId="4C3700F2" w14:textId="0477CC1D"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5" w:history="1">
            <w:r w:rsidR="00605BBF" w:rsidRPr="00FA57AD">
              <w:rPr>
                <w:rStyle w:val="Hyperlink"/>
                <w:b/>
                <w:bCs/>
                <w:noProof/>
              </w:rPr>
              <w:t>Applications of AI Systems in Solving Real-World Problems</w:t>
            </w:r>
            <w:r w:rsidR="00605BBF">
              <w:rPr>
                <w:noProof/>
                <w:webHidden/>
              </w:rPr>
              <w:tab/>
            </w:r>
            <w:r w:rsidR="00605BBF">
              <w:rPr>
                <w:noProof/>
                <w:webHidden/>
              </w:rPr>
              <w:fldChar w:fldCharType="begin"/>
            </w:r>
            <w:r w:rsidR="00605BBF">
              <w:rPr>
                <w:noProof/>
                <w:webHidden/>
              </w:rPr>
              <w:instrText xml:space="preserve"> PAGEREF _Toc137928765 \h </w:instrText>
            </w:r>
            <w:r w:rsidR="00605BBF">
              <w:rPr>
                <w:noProof/>
                <w:webHidden/>
              </w:rPr>
            </w:r>
            <w:r w:rsidR="00605BBF">
              <w:rPr>
                <w:noProof/>
                <w:webHidden/>
              </w:rPr>
              <w:fldChar w:fldCharType="separate"/>
            </w:r>
            <w:r w:rsidR="00605BBF">
              <w:rPr>
                <w:noProof/>
                <w:webHidden/>
              </w:rPr>
              <w:t>9</w:t>
            </w:r>
            <w:r w:rsidR="00605BBF">
              <w:rPr>
                <w:noProof/>
                <w:webHidden/>
              </w:rPr>
              <w:fldChar w:fldCharType="end"/>
            </w:r>
          </w:hyperlink>
        </w:p>
        <w:p w14:paraId="752C0F10" w14:textId="192C1E02"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6" w:history="1">
            <w:r w:rsidR="00605BBF" w:rsidRPr="00FA57AD">
              <w:rPr>
                <w:rStyle w:val="Hyperlink"/>
                <w:b/>
                <w:bCs/>
                <w:noProof/>
              </w:rPr>
              <w:t>Assessing the Advantages and Disadvantages of AI in a Specific Application Area</w:t>
            </w:r>
            <w:r w:rsidR="00605BBF">
              <w:rPr>
                <w:noProof/>
                <w:webHidden/>
              </w:rPr>
              <w:tab/>
            </w:r>
            <w:r w:rsidR="00605BBF">
              <w:rPr>
                <w:noProof/>
                <w:webHidden/>
              </w:rPr>
              <w:fldChar w:fldCharType="begin"/>
            </w:r>
            <w:r w:rsidR="00605BBF">
              <w:rPr>
                <w:noProof/>
                <w:webHidden/>
              </w:rPr>
              <w:instrText xml:space="preserve"> PAGEREF _Toc137928766 \h </w:instrText>
            </w:r>
            <w:r w:rsidR="00605BBF">
              <w:rPr>
                <w:noProof/>
                <w:webHidden/>
              </w:rPr>
            </w:r>
            <w:r w:rsidR="00605BBF">
              <w:rPr>
                <w:noProof/>
                <w:webHidden/>
              </w:rPr>
              <w:fldChar w:fldCharType="separate"/>
            </w:r>
            <w:r w:rsidR="00605BBF">
              <w:rPr>
                <w:noProof/>
                <w:webHidden/>
              </w:rPr>
              <w:t>10</w:t>
            </w:r>
            <w:r w:rsidR="00605BBF">
              <w:rPr>
                <w:noProof/>
                <w:webHidden/>
              </w:rPr>
              <w:fldChar w:fldCharType="end"/>
            </w:r>
          </w:hyperlink>
        </w:p>
        <w:p w14:paraId="364AE022" w14:textId="086DCDFC"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7" w:history="1">
            <w:r w:rsidR="00605BBF" w:rsidRPr="00FA57AD">
              <w:rPr>
                <w:rStyle w:val="Hyperlink"/>
                <w:b/>
                <w:bCs/>
                <w:noProof/>
              </w:rPr>
              <w:t>Examining the Security and Ethical Issues in the Selected AI System</w:t>
            </w:r>
            <w:r w:rsidR="00605BBF">
              <w:rPr>
                <w:noProof/>
                <w:webHidden/>
              </w:rPr>
              <w:tab/>
            </w:r>
            <w:r w:rsidR="00605BBF">
              <w:rPr>
                <w:noProof/>
                <w:webHidden/>
              </w:rPr>
              <w:fldChar w:fldCharType="begin"/>
            </w:r>
            <w:r w:rsidR="00605BBF">
              <w:rPr>
                <w:noProof/>
                <w:webHidden/>
              </w:rPr>
              <w:instrText xml:space="preserve"> PAGEREF _Toc137928767 \h </w:instrText>
            </w:r>
            <w:r w:rsidR="00605BBF">
              <w:rPr>
                <w:noProof/>
                <w:webHidden/>
              </w:rPr>
            </w:r>
            <w:r w:rsidR="00605BBF">
              <w:rPr>
                <w:noProof/>
                <w:webHidden/>
              </w:rPr>
              <w:fldChar w:fldCharType="separate"/>
            </w:r>
            <w:r w:rsidR="00605BBF">
              <w:rPr>
                <w:noProof/>
                <w:webHidden/>
              </w:rPr>
              <w:t>13</w:t>
            </w:r>
            <w:r w:rsidR="00605BBF">
              <w:rPr>
                <w:noProof/>
                <w:webHidden/>
              </w:rPr>
              <w:fldChar w:fldCharType="end"/>
            </w:r>
          </w:hyperlink>
        </w:p>
        <w:p w14:paraId="718553FC" w14:textId="1A05B204"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8" w:history="1">
            <w:r w:rsidR="00605BBF" w:rsidRPr="00FA57AD">
              <w:rPr>
                <w:rStyle w:val="Hyperlink"/>
                <w:b/>
                <w:bCs/>
                <w:noProof/>
              </w:rPr>
              <w:t>Analyzing the Technical Challenges in the Selected AI System</w:t>
            </w:r>
            <w:r w:rsidR="00605BBF">
              <w:rPr>
                <w:noProof/>
                <w:webHidden/>
              </w:rPr>
              <w:tab/>
            </w:r>
            <w:r w:rsidR="00605BBF">
              <w:rPr>
                <w:noProof/>
                <w:webHidden/>
              </w:rPr>
              <w:fldChar w:fldCharType="begin"/>
            </w:r>
            <w:r w:rsidR="00605BBF">
              <w:rPr>
                <w:noProof/>
                <w:webHidden/>
              </w:rPr>
              <w:instrText xml:space="preserve"> PAGEREF _Toc137928768 \h </w:instrText>
            </w:r>
            <w:r w:rsidR="00605BBF">
              <w:rPr>
                <w:noProof/>
                <w:webHidden/>
              </w:rPr>
            </w:r>
            <w:r w:rsidR="00605BBF">
              <w:rPr>
                <w:noProof/>
                <w:webHidden/>
              </w:rPr>
              <w:fldChar w:fldCharType="separate"/>
            </w:r>
            <w:r w:rsidR="00605BBF">
              <w:rPr>
                <w:noProof/>
                <w:webHidden/>
              </w:rPr>
              <w:t>14</w:t>
            </w:r>
            <w:r w:rsidR="00605BBF">
              <w:rPr>
                <w:noProof/>
                <w:webHidden/>
              </w:rPr>
              <w:fldChar w:fldCharType="end"/>
            </w:r>
          </w:hyperlink>
        </w:p>
        <w:p w14:paraId="22F3F05F" w14:textId="1F025A56" w:rsidR="00605BBF" w:rsidRDefault="00000000">
          <w:pPr>
            <w:pStyle w:val="TOC2"/>
            <w:tabs>
              <w:tab w:val="right" w:leader="dot" w:pos="9350"/>
            </w:tabs>
            <w:rPr>
              <w:rFonts w:asciiTheme="minorHAnsi" w:eastAsiaTheme="minorEastAsia" w:hAnsiTheme="minorHAnsi"/>
              <w:noProof/>
              <w:kern w:val="2"/>
              <w:sz w:val="22"/>
              <w14:ligatures w14:val="standardContextual"/>
            </w:rPr>
          </w:pPr>
          <w:hyperlink w:anchor="_Toc137928769" w:history="1">
            <w:r w:rsidR="00605BBF" w:rsidRPr="00FA57AD">
              <w:rPr>
                <w:rStyle w:val="Hyperlink"/>
                <w:b/>
                <w:bCs/>
                <w:noProof/>
              </w:rPr>
              <w:t>Implication of Ethical and Technical Issues for Users and Organizations</w:t>
            </w:r>
            <w:r w:rsidR="00605BBF">
              <w:rPr>
                <w:noProof/>
                <w:webHidden/>
              </w:rPr>
              <w:tab/>
            </w:r>
            <w:r w:rsidR="00605BBF">
              <w:rPr>
                <w:noProof/>
                <w:webHidden/>
              </w:rPr>
              <w:fldChar w:fldCharType="begin"/>
            </w:r>
            <w:r w:rsidR="00605BBF">
              <w:rPr>
                <w:noProof/>
                <w:webHidden/>
              </w:rPr>
              <w:instrText xml:space="preserve"> PAGEREF _Toc137928769 \h </w:instrText>
            </w:r>
            <w:r w:rsidR="00605BBF">
              <w:rPr>
                <w:noProof/>
                <w:webHidden/>
              </w:rPr>
            </w:r>
            <w:r w:rsidR="00605BBF">
              <w:rPr>
                <w:noProof/>
                <w:webHidden/>
              </w:rPr>
              <w:fldChar w:fldCharType="separate"/>
            </w:r>
            <w:r w:rsidR="00605BBF">
              <w:rPr>
                <w:noProof/>
                <w:webHidden/>
              </w:rPr>
              <w:t>16</w:t>
            </w:r>
            <w:r w:rsidR="00605BBF">
              <w:rPr>
                <w:noProof/>
                <w:webHidden/>
              </w:rPr>
              <w:fldChar w:fldCharType="end"/>
            </w:r>
          </w:hyperlink>
        </w:p>
        <w:p w14:paraId="03592FE0" w14:textId="50B31932" w:rsidR="00605BBF" w:rsidRDefault="00000000">
          <w:pPr>
            <w:pStyle w:val="TOC1"/>
            <w:tabs>
              <w:tab w:val="right" w:leader="dot" w:pos="9350"/>
            </w:tabs>
            <w:rPr>
              <w:rFonts w:asciiTheme="minorHAnsi" w:eastAsiaTheme="minorEastAsia" w:hAnsiTheme="minorHAnsi"/>
              <w:noProof/>
              <w:kern w:val="2"/>
              <w:sz w:val="22"/>
              <w14:ligatures w14:val="standardContextual"/>
            </w:rPr>
          </w:pPr>
          <w:hyperlink w:anchor="_Toc137928770" w:history="1">
            <w:r w:rsidR="00605BBF" w:rsidRPr="00FA57AD">
              <w:rPr>
                <w:rStyle w:val="Hyperlink"/>
                <w:b/>
                <w:bCs/>
                <w:i/>
                <w:iCs/>
                <w:noProof/>
              </w:rPr>
              <w:t>References</w:t>
            </w:r>
            <w:r w:rsidR="00605BBF">
              <w:rPr>
                <w:noProof/>
                <w:webHidden/>
              </w:rPr>
              <w:tab/>
            </w:r>
            <w:r w:rsidR="00605BBF">
              <w:rPr>
                <w:noProof/>
                <w:webHidden/>
              </w:rPr>
              <w:fldChar w:fldCharType="begin"/>
            </w:r>
            <w:r w:rsidR="00605BBF">
              <w:rPr>
                <w:noProof/>
                <w:webHidden/>
              </w:rPr>
              <w:instrText xml:space="preserve"> PAGEREF _Toc137928770 \h </w:instrText>
            </w:r>
            <w:r w:rsidR="00605BBF">
              <w:rPr>
                <w:noProof/>
                <w:webHidden/>
              </w:rPr>
            </w:r>
            <w:r w:rsidR="00605BBF">
              <w:rPr>
                <w:noProof/>
                <w:webHidden/>
              </w:rPr>
              <w:fldChar w:fldCharType="separate"/>
            </w:r>
            <w:r w:rsidR="00605BBF">
              <w:rPr>
                <w:noProof/>
                <w:webHidden/>
              </w:rPr>
              <w:t>19</w:t>
            </w:r>
            <w:r w:rsidR="00605BBF">
              <w:rPr>
                <w:noProof/>
                <w:webHidden/>
              </w:rPr>
              <w:fldChar w:fldCharType="end"/>
            </w:r>
          </w:hyperlink>
        </w:p>
        <w:p w14:paraId="74634079" w14:textId="2D9FF82D" w:rsidR="0055721A" w:rsidRDefault="0055721A">
          <w:r>
            <w:rPr>
              <w:b/>
              <w:bCs/>
              <w:noProof/>
            </w:rPr>
            <w:fldChar w:fldCharType="end"/>
          </w:r>
        </w:p>
      </w:sdtContent>
    </w:sdt>
    <w:p w14:paraId="483485F2" w14:textId="7E119956" w:rsidR="006E5AD2" w:rsidRDefault="006E5AD2">
      <w:pPr>
        <w:spacing w:line="259" w:lineRule="auto"/>
      </w:pPr>
      <w:r>
        <w:br w:type="page"/>
      </w:r>
    </w:p>
    <w:p w14:paraId="04346CD6" w14:textId="1FBE0315" w:rsidR="003B3AEC" w:rsidRDefault="006E5AD2" w:rsidP="006E5AD2">
      <w:pPr>
        <w:pStyle w:val="Heading1"/>
        <w:jc w:val="center"/>
        <w:rPr>
          <w:rFonts w:asciiTheme="majorBidi" w:hAnsiTheme="majorBidi"/>
          <w:b/>
          <w:bCs/>
          <w:i/>
          <w:iCs/>
          <w:color w:val="C00000"/>
          <w:sz w:val="36"/>
          <w:szCs w:val="36"/>
        </w:rPr>
      </w:pPr>
      <w:bookmarkStart w:id="0" w:name="_Toc137928759"/>
      <w:r w:rsidRPr="006E5AD2">
        <w:rPr>
          <w:rFonts w:asciiTheme="majorBidi" w:hAnsiTheme="majorBidi"/>
          <w:b/>
          <w:bCs/>
          <w:i/>
          <w:iCs/>
          <w:color w:val="C00000"/>
          <w:sz w:val="36"/>
          <w:szCs w:val="36"/>
        </w:rPr>
        <w:lastRenderedPageBreak/>
        <w:t>Report</w:t>
      </w:r>
      <w:bookmarkEnd w:id="0"/>
    </w:p>
    <w:p w14:paraId="5789108C" w14:textId="404CB57C" w:rsidR="006E5AD2" w:rsidRDefault="006E5AD2" w:rsidP="006E5AD2"/>
    <w:p w14:paraId="22EC5AC7" w14:textId="0FA2F78F" w:rsidR="001E1172" w:rsidRDefault="009C1FE1" w:rsidP="006E5AD2">
      <w:r w:rsidRPr="009C1FE1">
        <w:t xml:space="preserve">This report delves into </w:t>
      </w:r>
      <w:r w:rsidR="00F66963">
        <w:t>Artificial Intelligence</w:t>
      </w:r>
      <w:r w:rsidRPr="009C1FE1">
        <w:t xml:space="preserve"> (AI) fundamentals and how it is leveraged to tackle real-life obstacles. We begin by discussing distinctions between AI vs. </w:t>
      </w:r>
      <w:r w:rsidR="00910D1C">
        <w:t>Deep Learning</w:t>
      </w:r>
      <w:r w:rsidRPr="009C1FE1">
        <w:t xml:space="preserve"> vs. </w:t>
      </w:r>
      <w:r w:rsidR="00F66963">
        <w:t xml:space="preserve">Machine Learning </w:t>
      </w:r>
      <w:r w:rsidRPr="009C1FE1">
        <w:t xml:space="preserve">followed by defining critical features found within all AI frameworks. Additionally, we explore weak vs </w:t>
      </w:r>
      <w:r w:rsidR="00055FF2">
        <w:t>Strong AI</w:t>
      </w:r>
      <w:r w:rsidRPr="009C1FE1">
        <w:t xml:space="preserve"> classifications based on their distinctive attributes before moving onto investigate practical areas where </w:t>
      </w:r>
      <w:r w:rsidR="00F66963">
        <w:t>Artificial Intelligence</w:t>
      </w:r>
      <w:r w:rsidRPr="009C1FE1">
        <w:t xml:space="preserve"> is used to address human needs such as security issues or moral dilemmas alongside technical properties linked with executing an effective solution within an industry-specific context; ultimately leading us to evaluate various pros-and-cons associated with adopting innovative technologies like this one according to each given situation</w:t>
      </w:r>
      <w:r w:rsidR="00F66963">
        <w:t>’</w:t>
      </w:r>
      <w:r w:rsidRPr="009C1FE1">
        <w:t xml:space="preserve">s needs. </w:t>
      </w:r>
    </w:p>
    <w:p w14:paraId="6A942B78" w14:textId="216A8E86" w:rsidR="00D528E7" w:rsidRPr="00D46515" w:rsidRDefault="00D528E7" w:rsidP="00D528E7">
      <w:pPr>
        <w:spacing w:line="259" w:lineRule="auto"/>
        <w:rPr>
          <w:rFonts w:cstheme="majorBidi"/>
          <w:b/>
          <w:bCs/>
          <w:szCs w:val="24"/>
        </w:rPr>
      </w:pPr>
      <w:bookmarkStart w:id="1" w:name="_Toc137928760"/>
      <w:r w:rsidRPr="00D46515">
        <w:rPr>
          <w:rStyle w:val="Heading2Char"/>
          <w:rFonts w:asciiTheme="majorBidi" w:hAnsiTheme="majorBidi"/>
          <w:b/>
          <w:bCs/>
          <w:color w:val="auto"/>
          <w:sz w:val="24"/>
          <w:szCs w:val="24"/>
        </w:rPr>
        <w:t xml:space="preserve">Fundamental Aspects of </w:t>
      </w:r>
      <w:r w:rsidR="00F66963">
        <w:rPr>
          <w:rStyle w:val="Heading2Char"/>
          <w:rFonts w:asciiTheme="majorBidi" w:hAnsiTheme="majorBidi"/>
          <w:b/>
          <w:bCs/>
          <w:color w:val="auto"/>
          <w:sz w:val="24"/>
          <w:szCs w:val="24"/>
        </w:rPr>
        <w:t>Artificial Intelligence</w:t>
      </w:r>
      <w:bookmarkEnd w:id="1"/>
      <w:r w:rsidR="00D46515" w:rsidRPr="00D46515">
        <w:rPr>
          <w:rFonts w:cstheme="majorBidi"/>
          <w:b/>
          <w:bCs/>
          <w:szCs w:val="24"/>
        </w:rPr>
        <w:t>:</w:t>
      </w:r>
    </w:p>
    <w:p w14:paraId="73025005" w14:textId="129033CF" w:rsidR="00D528E7" w:rsidRDefault="00D528E7" w:rsidP="00D528E7">
      <w:pPr>
        <w:pStyle w:val="ListParagraph"/>
        <w:numPr>
          <w:ilvl w:val="0"/>
          <w:numId w:val="1"/>
        </w:numPr>
        <w:spacing w:line="259" w:lineRule="auto"/>
        <w:rPr>
          <w:rFonts w:cstheme="majorBidi"/>
          <w:b/>
          <w:bCs/>
          <w:szCs w:val="24"/>
        </w:rPr>
      </w:pPr>
      <w:bookmarkStart w:id="2" w:name="_Toc137928761"/>
      <w:r w:rsidRPr="00D46515">
        <w:rPr>
          <w:rStyle w:val="Heading3Char"/>
          <w:rFonts w:asciiTheme="majorBidi" w:hAnsiTheme="majorBidi"/>
          <w:b/>
          <w:bCs/>
          <w:color w:val="auto"/>
        </w:rPr>
        <w:t xml:space="preserve">Exploring the Differences between </w:t>
      </w:r>
      <w:r w:rsidR="00F66963">
        <w:rPr>
          <w:rStyle w:val="Heading3Char"/>
          <w:rFonts w:asciiTheme="majorBidi" w:hAnsiTheme="majorBidi"/>
          <w:b/>
          <w:bCs/>
          <w:color w:val="auto"/>
        </w:rPr>
        <w:t>Artificial Intelligence</w:t>
      </w:r>
      <w:r w:rsidRPr="00D46515">
        <w:rPr>
          <w:rStyle w:val="Heading3Char"/>
          <w:rFonts w:asciiTheme="majorBidi" w:hAnsiTheme="majorBidi"/>
          <w:b/>
          <w:bCs/>
          <w:color w:val="auto"/>
        </w:rPr>
        <w:t xml:space="preserve">, </w:t>
      </w:r>
      <w:r w:rsidR="00F66963">
        <w:rPr>
          <w:rStyle w:val="Heading3Char"/>
          <w:rFonts w:asciiTheme="majorBidi" w:hAnsiTheme="majorBidi"/>
          <w:b/>
          <w:bCs/>
          <w:color w:val="auto"/>
        </w:rPr>
        <w:t>Machine Learning</w:t>
      </w:r>
      <w:r w:rsidRPr="00D46515">
        <w:rPr>
          <w:rStyle w:val="Heading3Char"/>
          <w:rFonts w:asciiTheme="majorBidi" w:hAnsiTheme="majorBidi"/>
          <w:b/>
          <w:bCs/>
          <w:color w:val="auto"/>
        </w:rPr>
        <w:t xml:space="preserve">, and </w:t>
      </w:r>
      <w:r w:rsidR="00910D1C">
        <w:rPr>
          <w:rStyle w:val="Heading3Char"/>
          <w:rFonts w:asciiTheme="majorBidi" w:hAnsiTheme="majorBidi"/>
          <w:b/>
          <w:bCs/>
          <w:color w:val="auto"/>
        </w:rPr>
        <w:t>Deep Learning</w:t>
      </w:r>
      <w:bookmarkEnd w:id="2"/>
      <w:r w:rsidR="00D46515" w:rsidRPr="00D46515">
        <w:rPr>
          <w:rFonts w:cstheme="majorBidi"/>
          <w:b/>
          <w:bCs/>
          <w:szCs w:val="24"/>
        </w:rPr>
        <w:t>:</w:t>
      </w:r>
      <w:r w:rsidR="007B604D">
        <w:rPr>
          <w:rFonts w:cstheme="majorBidi"/>
          <w:b/>
          <w:bCs/>
          <w:szCs w:val="24"/>
        </w:rPr>
        <w:t xml:space="preserve"> </w:t>
      </w:r>
      <w:r w:rsidR="007B604D">
        <w:rPr>
          <w:rFonts w:cstheme="majorBidi"/>
          <w:b/>
          <w:bCs/>
          <w:szCs w:val="24"/>
        </w:rPr>
        <w:fldChar w:fldCharType="begin" w:fldLock="1"/>
      </w:r>
      <w:r w:rsidR="007B604D">
        <w:rPr>
          <w:rFonts w:cstheme="majorBidi"/>
          <w:b/>
          <w:bCs/>
          <w:szCs w:val="24"/>
        </w:rPr>
        <w:instrText>ADDIN CSL_CITATION {"citationItems":[{"id":"ITEM-1","itemData":{"URL":"https://medium.com/dative-io/ai-ml-and-dl-whats-the-difference-86a8af387150","accessed":{"date-parts":[["2023","6","1"]]},"author":[{"dropping-particle":"","family":"Nicora","given":"Roberta","non-dropping-particle":"","parse-names":false,"suffix":""}],"container-title":"Medium.com","id":"ITEM-1","issued":{"date-parts":[["2019"]]},"title":"AI, ML and DL: What’s the difference?","type":"webpage"},"uris":["http://www.mendeley.com/documents/?uuid=4c83b926-98cd-319b-9505-0cb5222b41a1"]},{"id":"ITEM-2","itemData":{"URL":"https://www.cengn.ca/information-centre/innovation/difference-between-ai-ml-and-dl/","accessed":{"date-parts":[["2023","6","1"]]},"author":[{"dropping-particle":"","family":"Federchuk","given":"Mikayla","non-dropping-particle":"","parse-names":false,"suffix":""}],"container-title":"Cengn","id":"ITEM-2","issued":{"date-parts":[["2022"]]},"title":"The Difference Between AI, ML and DL","type":"webpage"},"uris":["http://www.mendeley.com/documents/?uuid=b4de74be-5ead-3388-9aaa-3432c0abb71c"]},{"id":"ITEM-3","itemData":{"URL":"https://www.advancinganalytics.co.uk/blog/2021/12/15/understanding-the-difference-between-ai-ml-and-dl-using-an-incredibly-simple-example#:~:text=In summary%2C AI is a,a subset of ML algorithms.","accessed":{"date-parts":[["2023","6","1"]]},"author":[{"dropping-particle":"","family":"REGUNATH","given":"GAVITA","non-dropping-particle":"","parse-names":false,"suffix":""}],"container-title":"Advancing Analytics","id":"ITEM-3","issued":{"date-parts":[["2021"]]},"title":"Understanding The Difference Between AI, ML, And DL: Using An Incredibly Simple Example","type":"webpage"},"uris":["http://www.mendeley.com/documents/?uuid=f5dfcebe-4b75-3c29-955b-fd1fab1f6bfc"]},{"id":"ITEM-4","itemData":{"URL":"https://towardsdatascience.com/understanding-the-difference-between-ai-ml-and-dl-cceb63252a6c","accessed":{"date-parts":[["2023","6","1"]]},"author":[{"dropping-particle":"","family":"Roy","given":"Rupali","non-dropping-particle":"","parse-names":false,"suffix":""}],"container-title":"Towards Datascience","id":"ITEM-4","issued":{"date-parts":[["2020"]]},"title":"Difference between AI, ML and DL | Towards Data Science","type":"webpage"},"uris":["http://www.mendeley.com/documents/?uuid=0bb0e9e9-26b5-3be8-b100-2b1c3d2e8ee7"]}],"mendeley":{"formattedCitation":"(Nicora, 2019; Roy, 2020; REGUNATH, 2021; Federchuk, 2022)","plainTextFormattedCitation":"(Nicora, 2019; Roy, 2020; REGUNATH, 2021; Federchuk, 2022)","previouslyFormattedCitation":"(Nicora, 2019; Roy, 2020; REGUNATH, 2021; Federchuk, 2022)"},"properties":{"noteIndex":0},"schema":"https://github.com/citation-style-language/schema/raw/master/csl-citation.json"}</w:instrText>
      </w:r>
      <w:r w:rsidR="007B604D">
        <w:rPr>
          <w:rFonts w:cstheme="majorBidi"/>
          <w:b/>
          <w:bCs/>
          <w:szCs w:val="24"/>
        </w:rPr>
        <w:fldChar w:fldCharType="separate"/>
      </w:r>
      <w:r w:rsidR="007B604D" w:rsidRPr="007B604D">
        <w:rPr>
          <w:rFonts w:cstheme="majorBidi"/>
          <w:bCs/>
          <w:noProof/>
          <w:szCs w:val="24"/>
        </w:rPr>
        <w:t>(Nicora, 2019; Roy, 2020; REGUNATH, 2021; Federchuk, 2022)</w:t>
      </w:r>
      <w:r w:rsidR="007B604D">
        <w:rPr>
          <w:rFonts w:cstheme="majorBidi"/>
          <w:b/>
          <w:bCs/>
          <w:szCs w:val="24"/>
        </w:rPr>
        <w:fldChar w:fldCharType="end"/>
      </w:r>
    </w:p>
    <w:tbl>
      <w:tblPr>
        <w:tblStyle w:val="GridTable5Dark-Accent5"/>
        <w:tblW w:w="0" w:type="auto"/>
        <w:tblLook w:val="04A0" w:firstRow="1" w:lastRow="0" w:firstColumn="1" w:lastColumn="0" w:noHBand="0" w:noVBand="1"/>
      </w:tblPr>
      <w:tblGrid>
        <w:gridCol w:w="1816"/>
        <w:gridCol w:w="2506"/>
        <w:gridCol w:w="2506"/>
        <w:gridCol w:w="2506"/>
      </w:tblGrid>
      <w:tr w:rsidR="00D46515" w14:paraId="01431717" w14:textId="77777777" w:rsidTr="00434E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6" w:type="dxa"/>
            <w:vAlign w:val="center"/>
          </w:tcPr>
          <w:p w14:paraId="2E0D3EBF" w14:textId="77777777" w:rsidR="00D46515" w:rsidRPr="00434EBB" w:rsidRDefault="00D46515" w:rsidP="00434EBB">
            <w:pPr>
              <w:spacing w:line="259" w:lineRule="auto"/>
              <w:jc w:val="center"/>
              <w:rPr>
                <w:rFonts w:cstheme="majorBidi"/>
                <w:szCs w:val="24"/>
              </w:rPr>
            </w:pPr>
          </w:p>
        </w:tc>
        <w:tc>
          <w:tcPr>
            <w:tcW w:w="2506" w:type="dxa"/>
            <w:vAlign w:val="center"/>
          </w:tcPr>
          <w:p w14:paraId="4D2CF329" w14:textId="1257F3D5" w:rsidR="00D46515" w:rsidRPr="00434EBB" w:rsidRDefault="00D46515" w:rsidP="00434EBB">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sidRPr="00434EBB">
              <w:rPr>
                <w:rFonts w:cstheme="majorBidi"/>
                <w:szCs w:val="24"/>
              </w:rPr>
              <w:t>AI</w:t>
            </w:r>
          </w:p>
        </w:tc>
        <w:tc>
          <w:tcPr>
            <w:tcW w:w="2506" w:type="dxa"/>
            <w:vAlign w:val="center"/>
          </w:tcPr>
          <w:p w14:paraId="50795A90" w14:textId="10BB2612" w:rsidR="00D46515" w:rsidRPr="00434EBB" w:rsidRDefault="00F66963" w:rsidP="00434EBB">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Machine Learning</w:t>
            </w:r>
          </w:p>
        </w:tc>
        <w:tc>
          <w:tcPr>
            <w:tcW w:w="2506" w:type="dxa"/>
            <w:vAlign w:val="center"/>
          </w:tcPr>
          <w:p w14:paraId="5A942B04" w14:textId="0CCD464F" w:rsidR="00D46515" w:rsidRPr="00434EBB" w:rsidRDefault="00910D1C" w:rsidP="00434EBB">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eep Learning</w:t>
            </w:r>
          </w:p>
        </w:tc>
      </w:tr>
      <w:tr w:rsidR="00D46515" w14:paraId="75C1CA0D" w14:textId="77777777" w:rsidTr="00434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6" w:type="dxa"/>
            <w:vAlign w:val="center"/>
          </w:tcPr>
          <w:p w14:paraId="05D990A5" w14:textId="59C980A2" w:rsidR="00D46515" w:rsidRPr="00434EBB" w:rsidRDefault="00D46515" w:rsidP="00434EBB">
            <w:pPr>
              <w:spacing w:line="259" w:lineRule="auto"/>
              <w:jc w:val="center"/>
              <w:rPr>
                <w:rFonts w:cstheme="majorBidi"/>
                <w:szCs w:val="24"/>
              </w:rPr>
            </w:pPr>
            <w:r w:rsidRPr="00434EBB">
              <w:rPr>
                <w:rFonts w:cstheme="majorBidi"/>
                <w:szCs w:val="24"/>
              </w:rPr>
              <w:t>Definition</w:t>
            </w:r>
          </w:p>
        </w:tc>
        <w:tc>
          <w:tcPr>
            <w:tcW w:w="2506" w:type="dxa"/>
            <w:vAlign w:val="center"/>
          </w:tcPr>
          <w:p w14:paraId="068EC1C5" w14:textId="550CFFF6" w:rsidR="00D46515" w:rsidRPr="00D46515" w:rsidRDefault="00F66963"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proofErr w:type="gramStart"/>
            <w:r>
              <w:rPr>
                <w:rFonts w:cstheme="majorBidi"/>
                <w:szCs w:val="24"/>
              </w:rPr>
              <w:t>Artificial Intelligence</w:t>
            </w:r>
            <w:r w:rsidR="00D46515">
              <w:rPr>
                <w:rFonts w:cstheme="majorBidi"/>
                <w:szCs w:val="24"/>
              </w:rPr>
              <w:t xml:space="preserve"> (</w:t>
            </w:r>
            <w:r w:rsidR="00D46515" w:rsidRPr="00D46515">
              <w:rPr>
                <w:rFonts w:cstheme="majorBidi"/>
                <w:szCs w:val="24"/>
              </w:rPr>
              <w:t>AI</w:t>
            </w:r>
            <w:r w:rsidR="00D46515">
              <w:rPr>
                <w:rFonts w:cstheme="majorBidi"/>
                <w:szCs w:val="24"/>
              </w:rPr>
              <w:t>)</w:t>
            </w:r>
            <w:r w:rsidR="00D46515" w:rsidRPr="00D46515">
              <w:rPr>
                <w:rFonts w:cstheme="majorBidi"/>
                <w:szCs w:val="24"/>
              </w:rPr>
              <w:t>,</w:t>
            </w:r>
            <w:proofErr w:type="gramEnd"/>
            <w:r w:rsidR="00D46515" w:rsidRPr="00D46515">
              <w:rPr>
                <w:rFonts w:cstheme="majorBidi"/>
                <w:szCs w:val="24"/>
              </w:rPr>
              <w:t xml:space="preserve"> is a broad term that refers to any machine or computer program that mimics human cognition and activities such as learning, reasoning, and problem-solving. AI seeks to include any intelligent task performed by a machine that would normally necessitate human intelligence.</w:t>
            </w:r>
          </w:p>
        </w:tc>
        <w:tc>
          <w:tcPr>
            <w:tcW w:w="2506" w:type="dxa"/>
            <w:vAlign w:val="center"/>
          </w:tcPr>
          <w:p w14:paraId="2DAC478A" w14:textId="6074F2E0" w:rsidR="00D46515" w:rsidRPr="00D46515" w:rsidRDefault="00F66963"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 xml:space="preserve">Machine Learning </w:t>
            </w:r>
            <w:r w:rsidR="00C14521" w:rsidRPr="00C14521">
              <w:rPr>
                <w:rFonts w:cstheme="majorBidi"/>
                <w:szCs w:val="24"/>
              </w:rPr>
              <w:t>(ML) is a branch of AI that is concerned with the study of algorithms that enable machines to learn from data and make judgments or predictions based on that data without being explicitly programmed to do a job, instead, they develop over time when they are given new data.</w:t>
            </w:r>
          </w:p>
        </w:tc>
        <w:tc>
          <w:tcPr>
            <w:tcW w:w="2506" w:type="dxa"/>
            <w:vAlign w:val="center"/>
          </w:tcPr>
          <w:p w14:paraId="454150B3" w14:textId="6B1D0A79" w:rsidR="00D46515" w:rsidRPr="00D46515" w:rsidRDefault="00F66963"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Pr>
                <w:rFonts w:cstheme="majorBidi"/>
                <w:szCs w:val="24"/>
              </w:rPr>
              <w:t>Machine Learning’</w:t>
            </w:r>
            <w:r w:rsidR="00450DF0" w:rsidRPr="00450DF0">
              <w:rPr>
                <w:rFonts w:cstheme="majorBidi"/>
                <w:szCs w:val="24"/>
              </w:rPr>
              <w:t xml:space="preserve">s </w:t>
            </w:r>
            <w:r w:rsidR="00910D1C">
              <w:rPr>
                <w:rFonts w:cstheme="majorBidi"/>
                <w:szCs w:val="24"/>
              </w:rPr>
              <w:t>Deep Learning</w:t>
            </w:r>
            <w:r w:rsidR="00450DF0" w:rsidRPr="00450DF0">
              <w:rPr>
                <w:rFonts w:cstheme="majorBidi"/>
                <w:szCs w:val="24"/>
              </w:rPr>
              <w:t xml:space="preserve"> (DL) subset is based on neural network designs. Machines can interpret data for decision-making, spot patterns, and gain knowledge through experience thanks to these structures</w:t>
            </w:r>
            <w:r>
              <w:rPr>
                <w:rFonts w:cstheme="majorBidi"/>
                <w:szCs w:val="24"/>
              </w:rPr>
              <w:t>’</w:t>
            </w:r>
            <w:r w:rsidR="00450DF0" w:rsidRPr="00450DF0">
              <w:rPr>
                <w:rFonts w:cstheme="majorBidi"/>
                <w:szCs w:val="24"/>
              </w:rPr>
              <w:t xml:space="preserve"> replication of how the human brain works.</w:t>
            </w:r>
          </w:p>
        </w:tc>
      </w:tr>
      <w:tr w:rsidR="00434EBB" w14:paraId="32357678" w14:textId="77777777" w:rsidTr="00434EBB">
        <w:tc>
          <w:tcPr>
            <w:cnfStyle w:val="001000000000" w:firstRow="0" w:lastRow="0" w:firstColumn="1" w:lastColumn="0" w:oddVBand="0" w:evenVBand="0" w:oddHBand="0" w:evenHBand="0" w:firstRowFirstColumn="0" w:firstRowLastColumn="0" w:lastRowFirstColumn="0" w:lastRowLastColumn="0"/>
            <w:tcW w:w="1816" w:type="dxa"/>
            <w:vAlign w:val="center"/>
          </w:tcPr>
          <w:p w14:paraId="26714B90" w14:textId="233B1977" w:rsidR="00434EBB" w:rsidRPr="00434EBB" w:rsidRDefault="00434EBB" w:rsidP="00434EBB">
            <w:pPr>
              <w:spacing w:line="259" w:lineRule="auto"/>
              <w:jc w:val="center"/>
              <w:rPr>
                <w:rFonts w:cstheme="majorBidi"/>
                <w:szCs w:val="24"/>
              </w:rPr>
            </w:pPr>
            <w:r w:rsidRPr="00434EBB">
              <w:rPr>
                <w:rFonts w:cstheme="majorBidi"/>
                <w:szCs w:val="24"/>
              </w:rPr>
              <w:t>Complexity</w:t>
            </w:r>
          </w:p>
        </w:tc>
        <w:tc>
          <w:tcPr>
            <w:tcW w:w="2506" w:type="dxa"/>
            <w:vAlign w:val="center"/>
          </w:tcPr>
          <w:p w14:paraId="636C8A15" w14:textId="14C848C8" w:rsidR="00434EBB" w:rsidRPr="00D46515" w:rsidRDefault="00434EBB" w:rsidP="00434EB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416FA4">
              <w:t xml:space="preserve">AI systems range in complexity from rule-based systems with explicit instructions to more complex models such as </w:t>
            </w:r>
            <w:r w:rsidR="00F66963">
              <w:t xml:space="preserve">Machine Learning </w:t>
            </w:r>
            <w:r w:rsidRPr="00416FA4">
              <w:t xml:space="preserve">and </w:t>
            </w:r>
            <w:r w:rsidR="00910D1C">
              <w:t>Deep Learning</w:t>
            </w:r>
            <w:r w:rsidRPr="00416FA4">
              <w:t xml:space="preserve"> algorithms.</w:t>
            </w:r>
          </w:p>
        </w:tc>
        <w:tc>
          <w:tcPr>
            <w:tcW w:w="2506" w:type="dxa"/>
            <w:vAlign w:val="center"/>
          </w:tcPr>
          <w:p w14:paraId="55FA3F5D" w14:textId="28B656CC" w:rsidR="00434EBB" w:rsidRPr="00D46515" w:rsidRDefault="00F66963" w:rsidP="00434EB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t xml:space="preserve">Machine Learning </w:t>
            </w:r>
            <w:r w:rsidR="00450DF0" w:rsidRPr="00450DF0">
              <w:t xml:space="preserve">algorithms are intrinsically more sophisticated than simple rule-based systems because they learn from data, recognize patterns, and make educated judgments or </w:t>
            </w:r>
            <w:r w:rsidR="00450DF0" w:rsidRPr="00450DF0">
              <w:lastRenderedPageBreak/>
              <w:t>predictions rather than just obeying a set of established rules.</w:t>
            </w:r>
          </w:p>
        </w:tc>
        <w:tc>
          <w:tcPr>
            <w:tcW w:w="2506" w:type="dxa"/>
            <w:vAlign w:val="center"/>
          </w:tcPr>
          <w:p w14:paraId="7C5DB6A9" w14:textId="34049F3A" w:rsidR="00434EBB" w:rsidRPr="00D46515" w:rsidRDefault="00450DF0" w:rsidP="00434EB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450DF0">
              <w:lastRenderedPageBreak/>
              <w:t xml:space="preserve">The complexity of </w:t>
            </w:r>
            <w:r w:rsidR="00910D1C">
              <w:t>Deep Learning</w:t>
            </w:r>
            <w:r w:rsidRPr="00450DF0">
              <w:t xml:space="preserve"> systems is increased </w:t>
            </w:r>
            <w:proofErr w:type="gramStart"/>
            <w:r w:rsidRPr="00450DF0">
              <w:t>by the use of</w:t>
            </w:r>
            <w:proofErr w:type="gramEnd"/>
            <w:r w:rsidRPr="00450DF0">
              <w:t xml:space="preserve"> several artificial neural network layers that learn from vast quantities of data.</w:t>
            </w:r>
            <w:r>
              <w:t xml:space="preserve"> </w:t>
            </w:r>
            <w:r w:rsidR="00434EBB" w:rsidRPr="00416FA4">
              <w:t xml:space="preserve">These multi-layered networks comprehend complex patterns and </w:t>
            </w:r>
            <w:r w:rsidR="00434EBB" w:rsidRPr="00416FA4">
              <w:lastRenderedPageBreak/>
              <w:t>detect subtle differences in data far better than basic ML models.</w:t>
            </w:r>
          </w:p>
        </w:tc>
      </w:tr>
      <w:tr w:rsidR="00434EBB" w14:paraId="093A5871" w14:textId="77777777" w:rsidTr="00434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6" w:type="dxa"/>
            <w:vAlign w:val="center"/>
          </w:tcPr>
          <w:p w14:paraId="480EA3D9" w14:textId="1A8F6236" w:rsidR="00434EBB" w:rsidRPr="00D46515" w:rsidRDefault="00434EBB" w:rsidP="00434EBB">
            <w:pPr>
              <w:spacing w:line="259" w:lineRule="auto"/>
              <w:jc w:val="center"/>
              <w:rPr>
                <w:rFonts w:cstheme="majorBidi"/>
                <w:b w:val="0"/>
                <w:bCs w:val="0"/>
                <w:szCs w:val="24"/>
              </w:rPr>
            </w:pPr>
            <w:r w:rsidRPr="00733C3A">
              <w:lastRenderedPageBreak/>
              <w:t>Dependence on Data</w:t>
            </w:r>
          </w:p>
        </w:tc>
        <w:tc>
          <w:tcPr>
            <w:tcW w:w="2506" w:type="dxa"/>
            <w:vAlign w:val="center"/>
          </w:tcPr>
          <w:p w14:paraId="74B095E5" w14:textId="7AD2916E" w:rsidR="00434EBB" w:rsidRPr="00D46515" w:rsidRDefault="00434EBB"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33C3A">
              <w:t>Depending on the type of AI system, AI</w:t>
            </w:r>
            <w:r w:rsidR="00F66963">
              <w:t>’</w:t>
            </w:r>
            <w:r w:rsidRPr="00733C3A">
              <w:t>s data dependence can be minimal or significant. Some systems perform well with small datasets, whereas others, such as ML and DL systems, require large amounts of data to perform well.</w:t>
            </w:r>
          </w:p>
        </w:tc>
        <w:tc>
          <w:tcPr>
            <w:tcW w:w="2506" w:type="dxa"/>
            <w:vAlign w:val="center"/>
          </w:tcPr>
          <w:p w14:paraId="357358C5" w14:textId="671514CA" w:rsidR="00434EBB" w:rsidRPr="00D46515" w:rsidRDefault="00434EBB"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733C3A">
              <w:t xml:space="preserve">Large datasets are ideal for </w:t>
            </w:r>
            <w:r w:rsidR="00F66963">
              <w:t xml:space="preserve">Machine Learning </w:t>
            </w:r>
            <w:r w:rsidRPr="00733C3A">
              <w:t xml:space="preserve">algorithms. The more data a </w:t>
            </w:r>
            <w:r w:rsidR="00F66963">
              <w:t xml:space="preserve">Machine Learning </w:t>
            </w:r>
            <w:r w:rsidRPr="00733C3A">
              <w:t>system has, the better it learns and can make accurate predictions or decisions.</w:t>
            </w:r>
          </w:p>
        </w:tc>
        <w:tc>
          <w:tcPr>
            <w:tcW w:w="2506" w:type="dxa"/>
            <w:vAlign w:val="center"/>
          </w:tcPr>
          <w:p w14:paraId="25214AAB" w14:textId="0258454D" w:rsidR="00434EBB" w:rsidRPr="00D46515" w:rsidRDefault="00910D1C" w:rsidP="00434EBB">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t>Deep Learning</w:t>
            </w:r>
            <w:r w:rsidR="00434EBB" w:rsidRPr="00733C3A">
              <w:t xml:space="preserve"> models necessitate massive amounts of data as well as significant computational power. They thrive on learning from complex, high-dimensional data, allowing them to make accurate decisions and predictions.</w:t>
            </w:r>
          </w:p>
        </w:tc>
      </w:tr>
      <w:tr w:rsidR="00434EBB" w14:paraId="70597724" w14:textId="77777777" w:rsidTr="00434EBB">
        <w:tc>
          <w:tcPr>
            <w:cnfStyle w:val="001000000000" w:firstRow="0" w:lastRow="0" w:firstColumn="1" w:lastColumn="0" w:oddVBand="0" w:evenVBand="0" w:oddHBand="0" w:evenHBand="0" w:firstRowFirstColumn="0" w:firstRowLastColumn="0" w:lastRowFirstColumn="0" w:lastRowLastColumn="0"/>
            <w:tcW w:w="1816" w:type="dxa"/>
            <w:vAlign w:val="center"/>
          </w:tcPr>
          <w:p w14:paraId="1E5FA41F" w14:textId="45B17B7D" w:rsidR="00434EBB" w:rsidRPr="00D46515" w:rsidRDefault="00434EBB" w:rsidP="00434EBB">
            <w:pPr>
              <w:spacing w:line="259" w:lineRule="auto"/>
              <w:jc w:val="center"/>
              <w:rPr>
                <w:rFonts w:cstheme="majorBidi"/>
                <w:b w:val="0"/>
                <w:bCs w:val="0"/>
                <w:szCs w:val="24"/>
              </w:rPr>
            </w:pPr>
            <w:r w:rsidRPr="00434EBB">
              <w:rPr>
                <w:rFonts w:cstheme="majorBidi"/>
                <w:szCs w:val="24"/>
              </w:rPr>
              <w:t>Interpretability</w:t>
            </w:r>
          </w:p>
        </w:tc>
        <w:tc>
          <w:tcPr>
            <w:tcW w:w="2506" w:type="dxa"/>
            <w:vAlign w:val="center"/>
          </w:tcPr>
          <w:p w14:paraId="5627EE29" w14:textId="66029F7D" w:rsidR="00434EBB" w:rsidRPr="00D46515" w:rsidRDefault="00434EBB" w:rsidP="00434EB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434EBB">
              <w:rPr>
                <w:rFonts w:cstheme="majorBidi"/>
                <w:szCs w:val="24"/>
              </w:rPr>
              <w:t>AI</w:t>
            </w:r>
            <w:r w:rsidR="00F66963">
              <w:rPr>
                <w:rFonts w:cstheme="majorBidi"/>
                <w:szCs w:val="24"/>
              </w:rPr>
              <w:t>’</w:t>
            </w:r>
            <w:r w:rsidRPr="00434EBB">
              <w:rPr>
                <w:rFonts w:cstheme="majorBidi"/>
                <w:szCs w:val="24"/>
              </w:rPr>
              <w:t>s interpretability varies. Some AI systems are simple to understand, whereas others, particularly those based on ML and DL, are more difficult to understand due to their complexity.</w:t>
            </w:r>
          </w:p>
        </w:tc>
        <w:tc>
          <w:tcPr>
            <w:tcW w:w="2506" w:type="dxa"/>
            <w:vAlign w:val="center"/>
          </w:tcPr>
          <w:p w14:paraId="54E87DE0" w14:textId="2D19239B" w:rsidR="00434EBB" w:rsidRPr="00D46515" w:rsidRDefault="00F66963" w:rsidP="0018464C">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Machine Learning </w:t>
            </w:r>
            <w:r w:rsidR="00434EBB" w:rsidRPr="00434EBB">
              <w:rPr>
                <w:rFonts w:cstheme="majorBidi"/>
                <w:szCs w:val="24"/>
              </w:rPr>
              <w:t xml:space="preserve">models are frequently difficult to understand. </w:t>
            </w:r>
            <w:r w:rsidR="0018464C" w:rsidRPr="0018464C">
              <w:rPr>
                <w:rFonts w:cstheme="majorBidi"/>
                <w:szCs w:val="24"/>
              </w:rPr>
              <w:t xml:space="preserve">While certain </w:t>
            </w:r>
            <w:r>
              <w:rPr>
                <w:rFonts w:cstheme="majorBidi"/>
                <w:szCs w:val="24"/>
              </w:rPr>
              <w:t xml:space="preserve">Machine Learning </w:t>
            </w:r>
            <w:r w:rsidR="0018464C" w:rsidRPr="0018464C">
              <w:rPr>
                <w:rFonts w:cstheme="majorBidi"/>
                <w:szCs w:val="24"/>
              </w:rPr>
              <w:t>models, like linear regression and decision trees, are simple to grasp, others, like support vector machines and random forests, require more interpretation.</w:t>
            </w:r>
          </w:p>
        </w:tc>
        <w:tc>
          <w:tcPr>
            <w:tcW w:w="2506" w:type="dxa"/>
            <w:vAlign w:val="center"/>
          </w:tcPr>
          <w:p w14:paraId="7631D230" w14:textId="08508DEE" w:rsidR="00434EBB" w:rsidRPr="00D46515" w:rsidRDefault="0018464C" w:rsidP="00434EBB">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18464C">
              <w:rPr>
                <w:rFonts w:cstheme="majorBidi"/>
                <w:szCs w:val="24"/>
              </w:rPr>
              <w:t xml:space="preserve">The most challenging models to comprehend are </w:t>
            </w:r>
            <w:r w:rsidR="00910D1C">
              <w:rPr>
                <w:rFonts w:cstheme="majorBidi"/>
                <w:szCs w:val="24"/>
              </w:rPr>
              <w:t>Deep Learning</w:t>
            </w:r>
            <w:r w:rsidRPr="0018464C">
              <w:rPr>
                <w:rFonts w:cstheme="majorBidi"/>
                <w:szCs w:val="24"/>
              </w:rPr>
              <w:t xml:space="preserve"> ones, because it is extremely hard, if not impossible, to completely understand their internal workings or decision-making process, they are usually referred to as </w:t>
            </w:r>
            <w:r w:rsidR="00F66963">
              <w:rPr>
                <w:rFonts w:cstheme="majorBidi"/>
                <w:szCs w:val="24"/>
              </w:rPr>
              <w:t>“</w:t>
            </w:r>
            <w:r w:rsidRPr="0018464C">
              <w:rPr>
                <w:rFonts w:cstheme="majorBidi"/>
                <w:szCs w:val="24"/>
              </w:rPr>
              <w:t>black boxes</w:t>
            </w:r>
            <w:r w:rsidR="00F66963">
              <w:rPr>
                <w:rFonts w:cstheme="majorBidi"/>
                <w:szCs w:val="24"/>
              </w:rPr>
              <w:t>”.</w:t>
            </w:r>
          </w:p>
        </w:tc>
      </w:tr>
      <w:tr w:rsidR="009A644A" w14:paraId="0B0D28CA" w14:textId="77777777" w:rsidTr="009A64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6" w:type="dxa"/>
            <w:vAlign w:val="center"/>
          </w:tcPr>
          <w:p w14:paraId="5D24562C" w14:textId="22EADD4C" w:rsidR="009A644A" w:rsidRPr="00434EBB" w:rsidRDefault="009A644A" w:rsidP="009A644A">
            <w:pPr>
              <w:spacing w:line="259" w:lineRule="auto"/>
              <w:jc w:val="center"/>
              <w:rPr>
                <w:rFonts w:cstheme="majorBidi"/>
                <w:szCs w:val="24"/>
              </w:rPr>
            </w:pPr>
            <w:r w:rsidRPr="009A644A">
              <w:rPr>
                <w:rFonts w:cstheme="majorBidi"/>
                <w:szCs w:val="24"/>
              </w:rPr>
              <w:t>Scalability</w:t>
            </w:r>
          </w:p>
        </w:tc>
        <w:tc>
          <w:tcPr>
            <w:tcW w:w="2506" w:type="dxa"/>
            <w:vAlign w:val="center"/>
          </w:tcPr>
          <w:p w14:paraId="560AAC27" w14:textId="7B8EE777" w:rsidR="009A644A" w:rsidRPr="00434EBB" w:rsidRDefault="009A644A" w:rsidP="009A644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674BB6">
              <w:t>AI system scalability varies, with some capable of handling large amounts of data and user demands while others may struggle to scale effectively.</w:t>
            </w:r>
          </w:p>
        </w:tc>
        <w:tc>
          <w:tcPr>
            <w:tcW w:w="2506" w:type="dxa"/>
            <w:vAlign w:val="center"/>
          </w:tcPr>
          <w:p w14:paraId="727B29A9" w14:textId="63A5A5E9" w:rsidR="009A644A" w:rsidRPr="00434EBB" w:rsidRDefault="00F66963" w:rsidP="009A644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t xml:space="preserve">Machine Learning </w:t>
            </w:r>
            <w:r w:rsidR="00012330" w:rsidRPr="00012330">
              <w:t>algorithms may be scaled up to handle increasingly complicated and large-scale tasks by making additional data and processing resources accessible.</w:t>
            </w:r>
          </w:p>
        </w:tc>
        <w:tc>
          <w:tcPr>
            <w:tcW w:w="2506" w:type="dxa"/>
            <w:vAlign w:val="center"/>
          </w:tcPr>
          <w:p w14:paraId="79FA1BE5" w14:textId="5D91B3B8" w:rsidR="009A644A" w:rsidRPr="00434EBB" w:rsidRDefault="00910D1C" w:rsidP="009A644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t>Deep Learning</w:t>
            </w:r>
            <w:r w:rsidR="00012330" w:rsidRPr="00012330">
              <w:t xml:space="preserve"> models usually demand substantial computing power and specialized hardware </w:t>
            </w:r>
            <w:proofErr w:type="gramStart"/>
            <w:r w:rsidR="00012330" w:rsidRPr="00012330">
              <w:t>in order to</w:t>
            </w:r>
            <w:proofErr w:type="gramEnd"/>
            <w:r w:rsidR="00012330" w:rsidRPr="00012330">
              <w:t xml:space="preserve"> scale well due to their complicated structures and enormous volumes of data processing.</w:t>
            </w:r>
          </w:p>
        </w:tc>
      </w:tr>
      <w:tr w:rsidR="009A644A" w14:paraId="19513B67" w14:textId="77777777" w:rsidTr="009A644A">
        <w:tc>
          <w:tcPr>
            <w:cnfStyle w:val="001000000000" w:firstRow="0" w:lastRow="0" w:firstColumn="1" w:lastColumn="0" w:oddVBand="0" w:evenVBand="0" w:oddHBand="0" w:evenHBand="0" w:firstRowFirstColumn="0" w:firstRowLastColumn="0" w:lastRowFirstColumn="0" w:lastRowLastColumn="0"/>
            <w:tcW w:w="1816" w:type="dxa"/>
            <w:vAlign w:val="center"/>
          </w:tcPr>
          <w:p w14:paraId="12E285F5" w14:textId="18397C13" w:rsidR="009A644A" w:rsidRPr="00434EBB" w:rsidRDefault="009A644A" w:rsidP="009A644A">
            <w:pPr>
              <w:spacing w:line="259" w:lineRule="auto"/>
              <w:jc w:val="center"/>
              <w:rPr>
                <w:rFonts w:cstheme="majorBidi"/>
                <w:szCs w:val="24"/>
              </w:rPr>
            </w:pPr>
            <w:r w:rsidRPr="00ED402F">
              <w:t xml:space="preserve">Transferability </w:t>
            </w:r>
          </w:p>
        </w:tc>
        <w:tc>
          <w:tcPr>
            <w:tcW w:w="2506" w:type="dxa"/>
            <w:vAlign w:val="center"/>
          </w:tcPr>
          <w:p w14:paraId="1739C0CD" w14:textId="0EC8EE37" w:rsidR="009A644A" w:rsidRPr="00434EBB" w:rsidRDefault="009A644A" w:rsidP="009A644A">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9A644A">
              <w:rPr>
                <w:rFonts w:cstheme="majorBidi"/>
                <w:szCs w:val="24"/>
              </w:rPr>
              <w:t>Some AI systems are limited in their ability to transfer knowledge from one domain or task to another, whereas others can.</w:t>
            </w:r>
          </w:p>
        </w:tc>
        <w:tc>
          <w:tcPr>
            <w:tcW w:w="2506" w:type="dxa"/>
            <w:vAlign w:val="center"/>
          </w:tcPr>
          <w:p w14:paraId="1DA6462D" w14:textId="37DE0BC9" w:rsidR="009A644A" w:rsidRPr="00434EBB" w:rsidRDefault="00F66963" w:rsidP="009A644A">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t xml:space="preserve">Machine Learning </w:t>
            </w:r>
            <w:r w:rsidR="009A644A" w:rsidRPr="009A644A">
              <w:rPr>
                <w:rFonts w:cstheme="majorBidi"/>
                <w:szCs w:val="24"/>
              </w:rPr>
              <w:t xml:space="preserve">models vary in their transferability. Pretrained models and transfer learning techniques allow knowledge learned </w:t>
            </w:r>
            <w:r w:rsidR="009A644A" w:rsidRPr="009A644A">
              <w:rPr>
                <w:rFonts w:cstheme="majorBidi"/>
                <w:szCs w:val="24"/>
              </w:rPr>
              <w:lastRenderedPageBreak/>
              <w:t>from one task or dataset to be transferred to improve performance on a different but related task or dataset.</w:t>
            </w:r>
          </w:p>
        </w:tc>
        <w:tc>
          <w:tcPr>
            <w:tcW w:w="2506" w:type="dxa"/>
            <w:vAlign w:val="center"/>
          </w:tcPr>
          <w:p w14:paraId="0EDEEDB0" w14:textId="0EEF0C4D" w:rsidR="009A644A" w:rsidRPr="00434EBB" w:rsidRDefault="00910D1C" w:rsidP="009A644A">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Pr>
                <w:rFonts w:cstheme="majorBidi"/>
                <w:szCs w:val="24"/>
              </w:rPr>
              <w:lastRenderedPageBreak/>
              <w:t>Deep Learning</w:t>
            </w:r>
            <w:r w:rsidR="009A644A" w:rsidRPr="009A644A">
              <w:rPr>
                <w:rFonts w:cstheme="majorBidi"/>
                <w:szCs w:val="24"/>
              </w:rPr>
              <w:t xml:space="preserve"> models can benefit from transfer learning as well, but their transferability is influenced by factors such as domain </w:t>
            </w:r>
            <w:r w:rsidR="009A644A" w:rsidRPr="009A644A">
              <w:rPr>
                <w:rFonts w:cstheme="majorBidi"/>
                <w:szCs w:val="24"/>
              </w:rPr>
              <w:lastRenderedPageBreak/>
              <w:t>similarity and the availability of labeled data for fine-tuning.</w:t>
            </w:r>
          </w:p>
        </w:tc>
      </w:tr>
    </w:tbl>
    <w:p w14:paraId="77995FD3" w14:textId="77777777" w:rsidR="00D46515" w:rsidRPr="00D46515" w:rsidRDefault="00D46515" w:rsidP="00D46515">
      <w:pPr>
        <w:spacing w:line="259" w:lineRule="auto"/>
        <w:ind w:left="720"/>
        <w:rPr>
          <w:rFonts w:cstheme="majorBidi"/>
          <w:b/>
          <w:bCs/>
          <w:szCs w:val="24"/>
        </w:rPr>
      </w:pPr>
    </w:p>
    <w:p w14:paraId="7B2B3201" w14:textId="44184747" w:rsidR="00D528E7" w:rsidRDefault="00F66963" w:rsidP="00D528E7">
      <w:pPr>
        <w:pStyle w:val="ListParagraph"/>
        <w:numPr>
          <w:ilvl w:val="0"/>
          <w:numId w:val="1"/>
        </w:numPr>
        <w:spacing w:line="259" w:lineRule="auto"/>
        <w:rPr>
          <w:rFonts w:cstheme="majorBidi"/>
          <w:b/>
          <w:bCs/>
          <w:szCs w:val="24"/>
        </w:rPr>
      </w:pPr>
      <w:r>
        <w:rPr>
          <w:rStyle w:val="Heading3Char"/>
          <w:rFonts w:asciiTheme="majorBidi" w:hAnsiTheme="majorBidi"/>
          <w:b/>
          <w:bCs/>
          <w:color w:val="auto"/>
        </w:rPr>
        <w:t>Artificial Intelligence</w:t>
      </w:r>
      <w:r w:rsidR="00D46515" w:rsidRPr="00D46515">
        <w:rPr>
          <w:rFonts w:cstheme="majorBidi"/>
          <w:b/>
          <w:bCs/>
          <w:szCs w:val="24"/>
        </w:rPr>
        <w:t>:</w:t>
      </w:r>
      <w:r w:rsidR="007B604D">
        <w:rPr>
          <w:rFonts w:cstheme="majorBidi"/>
          <w:b/>
          <w:bCs/>
          <w:szCs w:val="24"/>
        </w:rPr>
        <w:t xml:space="preserve"> </w:t>
      </w:r>
      <w:r w:rsidR="007B604D">
        <w:rPr>
          <w:rFonts w:cstheme="majorBidi"/>
          <w:b/>
          <w:bCs/>
          <w:szCs w:val="24"/>
        </w:rPr>
        <w:fldChar w:fldCharType="begin" w:fldLock="1"/>
      </w:r>
      <w:r w:rsidR="0021183A">
        <w:rPr>
          <w:rFonts w:cstheme="majorBidi"/>
          <w:b/>
          <w:bCs/>
          <w:szCs w:val="24"/>
        </w:rPr>
        <w:instrText>ADDIN CSL_CITATION {"citationItems":[{"id":"ITEM-1","itemData":{"URL":"https://www.mckinsey.com/featured-insights/mckinsey-explainers/what-is-ai","accessed":{"date-parts":[["2023","6","1"]]},"author":[{"dropping-particle":"","family":"McKinsey","given":"","non-dropping-particle":"","parse-names":false,"suffix":""}],"container-title":"McKinsey","id":"ITEM-1","issued":{"date-parts":[["2023"]]},"title":"What is AI?","type":"webpage"},"uris":["http://www.mendeley.com/documents/?uuid=f7f217c2-b398-3c38-a000-5c165f31a122"]},{"id":"ITEM-2","itemData":{"ISBN":"9780199678112","URL":"https://global.oup.com/academic/product/superintelligence-9780199678112","abstract":"An executive guide to artificial intelligence, from machine learning and general AI to neural networks.","accessed":{"date-parts":[["2023","6","1"]]},"author":[{"dropping-particle":"","family":"Heath","given":"Nick","non-dropping-particle":"","parse-names":false,"suffix":""}],"container-title":"ZDNet","id":"ITEM-2","issued":{"date-parts":[["2018"]]},"page":"1-29","title":"What is AI? Everything you need to know about Artificial Intelligence","type":"webpage"},"uris":["http://www.mendeley.com/documents/?uuid=6eddb626-ac61-329e-ad87-699bfd96db79"]},{"id":"ITEM-3","itemData":{"URL":"https://searchenterpriseai.techtarget.com/definition/AI-Artificial-Intelligence","accessed":{"date-parts":[["2023","6","1"]]},"author":[{"dropping-particle":"","family":"Burns","given":"Ed","non-dropping-particle":"","parse-names":false,"suffix":""},{"dropping-particle":"","family":"Laskowski","given":"Nicole","non-dropping-particle":"","parse-names":false,"suffix":""},{"dropping-particle":"","family":"Tucci","given":"Linda","non-dropping-particle":"","parse-names":false,"suffix":""}],"container-title":"TechTarget","id":"ITEM-3","issued":{"date-parts":[["2021"]]},"title":"What is Artificial Intelligence (AI)? - AI Definition and How it Works","type":"webpage"},"uris":["http://www.mendeley.com/documents/?uuid=d36031d5-b2b6-35bc-b07c-3647ea898806"]},{"id":"ITEM-4","itemData":{"URL":"https://builtin.com/artificial-intelligence","accessed":{"date-parts":[["2023","6","1"]]},"author":[{"dropping-particle":"","family":"Alyssa Schroer","given":"","non-dropping-particle":"","parse-names":false,"suffix":""}],"container-title":"BuiltIn","id":"ITEM-4","issued":{"date-parts":[["2019"]]},"title":"Artificial Intelligence","type":"webpage"},"uris":["http://www.mendeley.com/documents/?uuid=2ad7f295-40a5-3979-a0ce-4488c99ef1f9"]}],"mendeley":{"formattedCitation":"(Heath, 2018; Alyssa Schroer, 2019; Burns, Laskowski and Tucci, 2021; McKinsey, 2023)","plainTextFormattedCitation":"(Heath, 2018; Alyssa Schroer, 2019; Burns, Laskowski and Tucci, 2021; McKinsey, 2023)","previouslyFormattedCitation":"(Heath, 2018; Alyssa Schroer, 2019; Burns, Laskowski and Tucci, 2021; McKinsey, 2023)"},"properties":{"noteIndex":0},"schema":"https://github.com/citation-style-language/schema/raw/master/csl-citation.json"}</w:instrText>
      </w:r>
      <w:r w:rsidR="007B604D">
        <w:rPr>
          <w:rFonts w:cstheme="majorBidi"/>
          <w:b/>
          <w:bCs/>
          <w:szCs w:val="24"/>
        </w:rPr>
        <w:fldChar w:fldCharType="separate"/>
      </w:r>
      <w:r w:rsidR="007B604D" w:rsidRPr="007B604D">
        <w:rPr>
          <w:rFonts w:cstheme="majorBidi"/>
          <w:bCs/>
          <w:noProof/>
          <w:szCs w:val="24"/>
        </w:rPr>
        <w:t>(Heath, 2018; Alyssa Schroer, 2019; Burns, Laskowski and Tucci, 2021; McKinsey, 2023)</w:t>
      </w:r>
      <w:r w:rsidR="007B604D">
        <w:rPr>
          <w:rFonts w:cstheme="majorBidi"/>
          <w:b/>
          <w:bCs/>
          <w:szCs w:val="24"/>
        </w:rPr>
        <w:fldChar w:fldCharType="end"/>
      </w:r>
    </w:p>
    <w:p w14:paraId="16E0AAEE" w14:textId="07308BB7" w:rsidR="00DA102D" w:rsidRDefault="00C14521" w:rsidP="00DA102D">
      <w:pPr>
        <w:spacing w:line="259" w:lineRule="auto"/>
        <w:ind w:left="720"/>
        <w:rPr>
          <w:rFonts w:cstheme="majorBidi"/>
          <w:szCs w:val="24"/>
        </w:rPr>
      </w:pPr>
      <w:proofErr w:type="gramStart"/>
      <w:r w:rsidRPr="00C14521">
        <w:rPr>
          <w:rFonts w:cstheme="majorBidi"/>
          <w:szCs w:val="24"/>
        </w:rPr>
        <w:t>In order to</w:t>
      </w:r>
      <w:proofErr w:type="gramEnd"/>
      <w:r w:rsidRPr="00C14521">
        <w:rPr>
          <w:rFonts w:cstheme="majorBidi"/>
          <w:szCs w:val="24"/>
        </w:rPr>
        <w:t xml:space="preserve"> build computers with intelligence </w:t>
      </w:r>
      <w:proofErr w:type="gramStart"/>
      <w:r w:rsidRPr="00C14521">
        <w:rPr>
          <w:rFonts w:cstheme="majorBidi"/>
          <w:szCs w:val="24"/>
        </w:rPr>
        <w:t>like to</w:t>
      </w:r>
      <w:proofErr w:type="gramEnd"/>
      <w:r w:rsidRPr="00C14521">
        <w:rPr>
          <w:rFonts w:cstheme="majorBidi"/>
          <w:szCs w:val="24"/>
        </w:rPr>
        <w:t xml:space="preserve"> that of humans, the </w:t>
      </w:r>
      <w:r w:rsidR="00F66963">
        <w:rPr>
          <w:rFonts w:cstheme="majorBidi"/>
          <w:szCs w:val="24"/>
        </w:rPr>
        <w:t>field</w:t>
      </w:r>
      <w:r w:rsidRPr="00C14521">
        <w:rPr>
          <w:rFonts w:cstheme="majorBidi"/>
          <w:szCs w:val="24"/>
        </w:rPr>
        <w:t xml:space="preserve"> of </w:t>
      </w:r>
      <w:r w:rsidR="00F66963">
        <w:rPr>
          <w:rFonts w:cstheme="majorBidi"/>
          <w:szCs w:val="24"/>
        </w:rPr>
        <w:t>Artificial Intelligence</w:t>
      </w:r>
      <w:r w:rsidRPr="00C14521">
        <w:rPr>
          <w:rFonts w:cstheme="majorBidi"/>
          <w:szCs w:val="24"/>
        </w:rPr>
        <w:t xml:space="preserve"> (AI) combines elements of computer science, cognitive science, and engineering. </w:t>
      </w:r>
      <w:r w:rsidR="00F66963">
        <w:rPr>
          <w:rFonts w:cstheme="majorBidi"/>
          <w:szCs w:val="24"/>
        </w:rPr>
        <w:t>Artificial Intelligence</w:t>
      </w:r>
      <w:r w:rsidRPr="00C14521">
        <w:rPr>
          <w:rFonts w:cstheme="majorBidi"/>
          <w:szCs w:val="24"/>
        </w:rPr>
        <w:t xml:space="preserve"> (AI) has a lengthy history that is firmly anchored in the aim to mimic human intelligence and automate difficult activities. </w:t>
      </w:r>
      <w:r w:rsidR="00DA102D" w:rsidRPr="00DA102D">
        <w:rPr>
          <w:rFonts w:cstheme="majorBidi"/>
          <w:szCs w:val="24"/>
        </w:rPr>
        <w:t>Examining AI</w:t>
      </w:r>
      <w:r w:rsidR="00F66963">
        <w:rPr>
          <w:rFonts w:cstheme="majorBidi"/>
          <w:szCs w:val="24"/>
        </w:rPr>
        <w:t>’</w:t>
      </w:r>
      <w:r w:rsidR="00DA102D" w:rsidRPr="00DA102D">
        <w:rPr>
          <w:rFonts w:cstheme="majorBidi"/>
          <w:szCs w:val="24"/>
        </w:rPr>
        <w:t>s past sheds light on its development across time and explains the factors that led to the incredible strides made in recent years.</w:t>
      </w:r>
    </w:p>
    <w:p w14:paraId="0E0C5634" w14:textId="705D57BE" w:rsidR="00DA102D" w:rsidRDefault="00DA102D" w:rsidP="00DA102D">
      <w:pPr>
        <w:spacing w:line="259" w:lineRule="auto"/>
        <w:ind w:left="720"/>
        <w:rPr>
          <w:rFonts w:cstheme="majorBidi"/>
          <w:szCs w:val="24"/>
        </w:rPr>
      </w:pPr>
      <w:r w:rsidRPr="00DA102D">
        <w:rPr>
          <w:rFonts w:cstheme="majorBidi"/>
          <w:szCs w:val="24"/>
        </w:rPr>
        <w:t xml:space="preserve">The topic of </w:t>
      </w:r>
      <w:r w:rsidR="00F66963">
        <w:rPr>
          <w:rFonts w:cstheme="majorBidi"/>
          <w:szCs w:val="24"/>
        </w:rPr>
        <w:t>Artificial Intelligence</w:t>
      </w:r>
      <w:r w:rsidRPr="00DA102D">
        <w:rPr>
          <w:rFonts w:cstheme="majorBidi"/>
          <w:szCs w:val="24"/>
        </w:rPr>
        <w:t xml:space="preserve"> (AI) has been studied since the middle of the 20th century, when pioneers like Alan Turing, John McCarthy, and Marvin Minsky made significant advances. The idea of a test was first out by Turing, who is renowned for his revolutionary work in computing and encryption, and it later gained notoriety as the Turing Test. This test aimed to measure the intelligence of a computer by measuring its capacity to converse in natural language indistinguishably from a human counterpart. This idea aroused curiosity and paved the way for more investigation into the development of intelligent machines.</w:t>
      </w:r>
    </w:p>
    <w:p w14:paraId="0856FD77" w14:textId="5F425038" w:rsidR="009A644A" w:rsidRDefault="009A644A" w:rsidP="009A644A">
      <w:pPr>
        <w:spacing w:line="259" w:lineRule="auto"/>
        <w:ind w:left="720"/>
        <w:rPr>
          <w:rFonts w:cstheme="majorBidi"/>
          <w:szCs w:val="24"/>
        </w:rPr>
      </w:pPr>
      <w:r w:rsidRPr="009A644A">
        <w:rPr>
          <w:rFonts w:cstheme="majorBidi"/>
          <w:szCs w:val="24"/>
        </w:rPr>
        <w:t>Researchers focused on developing rule-based systems that relied on explicit instructions to perform specific tasks in the early years of AI. However, as these rule-based systems struggled to deal with the complexity and ambiguity inherent in real-world problems, their limitations became clear</w:t>
      </w:r>
      <w:r w:rsidR="00287ED4">
        <w:rPr>
          <w:rFonts w:cstheme="majorBidi"/>
          <w:szCs w:val="24"/>
        </w:rPr>
        <w:t xml:space="preserve"> which shifted their focus to ML.</w:t>
      </w:r>
    </w:p>
    <w:p w14:paraId="16FDADB4" w14:textId="1D112BDA" w:rsidR="009A644A" w:rsidRDefault="002948E6" w:rsidP="009A644A">
      <w:pPr>
        <w:spacing w:line="259" w:lineRule="auto"/>
        <w:ind w:left="720"/>
        <w:rPr>
          <w:rFonts w:cstheme="majorBidi"/>
          <w:szCs w:val="24"/>
        </w:rPr>
      </w:pPr>
      <w:r w:rsidRPr="002948E6">
        <w:rPr>
          <w:rFonts w:cstheme="majorBidi"/>
          <w:szCs w:val="24"/>
        </w:rPr>
        <w:t xml:space="preserve">The introduction of </w:t>
      </w:r>
      <w:r w:rsidR="00F66963">
        <w:rPr>
          <w:rFonts w:cstheme="majorBidi"/>
          <w:szCs w:val="24"/>
        </w:rPr>
        <w:t xml:space="preserve">Machine Learning </w:t>
      </w:r>
      <w:r w:rsidRPr="002948E6">
        <w:rPr>
          <w:rFonts w:cstheme="majorBidi"/>
          <w:szCs w:val="24"/>
        </w:rPr>
        <w:t>marked an important turning point in the AI landscape</w:t>
      </w:r>
      <w:r w:rsidR="00A10E2D">
        <w:rPr>
          <w:rFonts w:cstheme="majorBidi"/>
          <w:szCs w:val="24"/>
        </w:rPr>
        <w:t xml:space="preserve">. </w:t>
      </w:r>
      <w:r w:rsidR="00A10E2D" w:rsidRPr="00A10E2D">
        <w:rPr>
          <w:rFonts w:cstheme="majorBidi"/>
          <w:szCs w:val="24"/>
        </w:rPr>
        <w:t xml:space="preserve">Using huge amounts of data, </w:t>
      </w:r>
      <w:r w:rsidR="00F66963">
        <w:rPr>
          <w:rFonts w:cstheme="majorBidi"/>
          <w:szCs w:val="24"/>
        </w:rPr>
        <w:t xml:space="preserve">Machine Learning </w:t>
      </w:r>
      <w:r w:rsidR="00A10E2D" w:rsidRPr="00A10E2D">
        <w:rPr>
          <w:rFonts w:cstheme="majorBidi"/>
          <w:szCs w:val="24"/>
        </w:rPr>
        <w:t xml:space="preserve">algorithms might find patterns, extract significant insights, and make educated judgments or predictions due to the availability of vast volumes of data, paired with increases in processing power, which has sped AI system development. Machines were able to learn and adapt to a broad range of circumstances </w:t>
      </w:r>
      <w:proofErr w:type="gramStart"/>
      <w:r w:rsidR="00A10E2D" w:rsidRPr="00A10E2D">
        <w:rPr>
          <w:rFonts w:cstheme="majorBidi"/>
          <w:szCs w:val="24"/>
        </w:rPr>
        <w:t>as a consequence of</w:t>
      </w:r>
      <w:proofErr w:type="gramEnd"/>
      <w:r w:rsidR="00A10E2D" w:rsidRPr="00A10E2D">
        <w:rPr>
          <w:rFonts w:cstheme="majorBidi"/>
          <w:szCs w:val="24"/>
        </w:rPr>
        <w:t xml:space="preserve"> the massive amount of data, leading in the creation of extremely competent applications such as image recognition, </w:t>
      </w:r>
      <w:r w:rsidR="00055FF2">
        <w:rPr>
          <w:rFonts w:cstheme="majorBidi"/>
          <w:szCs w:val="24"/>
        </w:rPr>
        <w:t>Natural Language Processing</w:t>
      </w:r>
      <w:r w:rsidR="00A10E2D" w:rsidRPr="00A10E2D">
        <w:rPr>
          <w:rFonts w:cstheme="majorBidi"/>
          <w:szCs w:val="24"/>
        </w:rPr>
        <w:t>, and recommendation systems.</w:t>
      </w:r>
    </w:p>
    <w:p w14:paraId="49F62B6D" w14:textId="7F7BFE5B" w:rsidR="005B4A76" w:rsidRDefault="005B4A76" w:rsidP="00A10E2D">
      <w:pPr>
        <w:spacing w:line="259" w:lineRule="auto"/>
        <w:ind w:left="720"/>
        <w:rPr>
          <w:rFonts w:cstheme="majorBidi"/>
          <w:szCs w:val="24"/>
        </w:rPr>
      </w:pPr>
      <w:r w:rsidRPr="005B4A76">
        <w:rPr>
          <w:rFonts w:cstheme="majorBidi"/>
          <w:szCs w:val="24"/>
        </w:rPr>
        <w:t xml:space="preserve">In recent years, </w:t>
      </w:r>
      <w:r w:rsidR="00910D1C">
        <w:rPr>
          <w:rFonts w:cstheme="majorBidi"/>
          <w:szCs w:val="24"/>
        </w:rPr>
        <w:t>Deep Learning</w:t>
      </w:r>
      <w:r w:rsidRPr="005B4A76">
        <w:rPr>
          <w:rFonts w:cstheme="majorBidi"/>
          <w:szCs w:val="24"/>
        </w:rPr>
        <w:t xml:space="preserve"> has become a revolutionary method for </w:t>
      </w:r>
      <w:r w:rsidR="00F66963">
        <w:rPr>
          <w:rFonts w:cstheme="majorBidi"/>
          <w:szCs w:val="24"/>
        </w:rPr>
        <w:t>Machine Learning</w:t>
      </w:r>
      <w:r w:rsidRPr="005B4A76">
        <w:rPr>
          <w:rFonts w:cstheme="majorBidi"/>
          <w:szCs w:val="24"/>
        </w:rPr>
        <w:t xml:space="preserve">. </w:t>
      </w:r>
      <w:r w:rsidR="00910D1C">
        <w:rPr>
          <w:rFonts w:cstheme="majorBidi"/>
          <w:szCs w:val="24"/>
        </w:rPr>
        <w:t>Deep Learning</w:t>
      </w:r>
      <w:r w:rsidRPr="005B4A76">
        <w:rPr>
          <w:rFonts w:cstheme="majorBidi"/>
          <w:szCs w:val="24"/>
        </w:rPr>
        <w:t xml:space="preserve"> models imitate </w:t>
      </w:r>
      <w:r w:rsidR="00910D1C">
        <w:rPr>
          <w:rFonts w:cstheme="majorBidi"/>
          <w:szCs w:val="24"/>
        </w:rPr>
        <w:t xml:space="preserve">Artificial Neural Networks </w:t>
      </w:r>
      <w:r w:rsidRPr="005B4A76">
        <w:rPr>
          <w:rFonts w:cstheme="majorBidi"/>
          <w:szCs w:val="24"/>
        </w:rPr>
        <w:t xml:space="preserve">with numerous layers by drawing inspiration from the composition and operation of the human brain. These neural networks are particularly adept at handling complicated, high-dimensional data, which enables </w:t>
      </w:r>
      <w:r w:rsidR="00910D1C">
        <w:rPr>
          <w:rFonts w:cstheme="majorBidi"/>
          <w:szCs w:val="24"/>
        </w:rPr>
        <w:t>machines</w:t>
      </w:r>
      <w:r w:rsidRPr="005B4A76">
        <w:rPr>
          <w:rFonts w:cstheme="majorBidi"/>
          <w:szCs w:val="24"/>
        </w:rPr>
        <w:t xml:space="preserve"> to spot </w:t>
      </w:r>
      <w:r w:rsidR="00910D1C">
        <w:rPr>
          <w:rFonts w:cstheme="majorBidi"/>
          <w:szCs w:val="24"/>
        </w:rPr>
        <w:t>hidden</w:t>
      </w:r>
      <w:r w:rsidRPr="005B4A76">
        <w:rPr>
          <w:rFonts w:cstheme="majorBidi"/>
          <w:szCs w:val="24"/>
        </w:rPr>
        <w:t xml:space="preserve"> patterns and comprehend the data better. </w:t>
      </w:r>
      <w:r w:rsidRPr="005B4A76">
        <w:rPr>
          <w:rFonts w:cstheme="majorBidi"/>
          <w:szCs w:val="24"/>
        </w:rPr>
        <w:lastRenderedPageBreak/>
        <w:t xml:space="preserve">With advancements in </w:t>
      </w:r>
      <w:r w:rsidR="00055FF2">
        <w:rPr>
          <w:rFonts w:cstheme="majorBidi"/>
          <w:szCs w:val="24"/>
        </w:rPr>
        <w:t>Computer Vision</w:t>
      </w:r>
      <w:r w:rsidRPr="005B4A76">
        <w:rPr>
          <w:rFonts w:cstheme="majorBidi"/>
          <w:szCs w:val="24"/>
        </w:rPr>
        <w:t xml:space="preserve">, speech recognition, and autonomous decision-making, </w:t>
      </w:r>
      <w:r w:rsidR="00910D1C">
        <w:rPr>
          <w:rFonts w:cstheme="majorBidi"/>
          <w:szCs w:val="24"/>
        </w:rPr>
        <w:t>Deep Learning</w:t>
      </w:r>
      <w:r w:rsidR="00F66963">
        <w:rPr>
          <w:rFonts w:cstheme="majorBidi"/>
          <w:szCs w:val="24"/>
        </w:rPr>
        <w:t>’</w:t>
      </w:r>
      <w:r w:rsidRPr="005B4A76">
        <w:rPr>
          <w:rFonts w:cstheme="majorBidi"/>
          <w:szCs w:val="24"/>
        </w:rPr>
        <w:t>s growth has given AI a boost.</w:t>
      </w:r>
    </w:p>
    <w:p w14:paraId="725A3F00" w14:textId="36F68472" w:rsidR="00A10E2D" w:rsidRPr="00A10E2D" w:rsidRDefault="002948E6" w:rsidP="00A10E2D">
      <w:pPr>
        <w:spacing w:line="259" w:lineRule="auto"/>
        <w:ind w:left="720"/>
        <w:rPr>
          <w:rFonts w:cstheme="majorBidi"/>
          <w:szCs w:val="24"/>
        </w:rPr>
      </w:pPr>
      <w:r w:rsidRPr="002948E6">
        <w:rPr>
          <w:rFonts w:cstheme="majorBidi"/>
          <w:szCs w:val="24"/>
        </w:rPr>
        <w:t xml:space="preserve">Various factors can be attributed to the evolution of AI systems. Technological progress has been critical, with computational power increasing exponentially and becoming more affordable. </w:t>
      </w:r>
      <w:r w:rsidR="00A10E2D" w:rsidRPr="00A10E2D">
        <w:rPr>
          <w:rFonts w:cstheme="majorBidi"/>
          <w:szCs w:val="24"/>
        </w:rPr>
        <w:t xml:space="preserve">AI systems can solve complicated issues and handle enormous volumes of data in real time because </w:t>
      </w:r>
      <w:proofErr w:type="gramStart"/>
      <w:r w:rsidR="00A10E2D" w:rsidRPr="00A10E2D">
        <w:rPr>
          <w:rFonts w:cstheme="majorBidi"/>
          <w:szCs w:val="24"/>
        </w:rPr>
        <w:t>to</w:t>
      </w:r>
      <w:proofErr w:type="gramEnd"/>
      <w:r w:rsidR="00A10E2D" w:rsidRPr="00A10E2D">
        <w:rPr>
          <w:rFonts w:cstheme="majorBidi"/>
          <w:szCs w:val="24"/>
        </w:rPr>
        <w:t xml:space="preserve"> its computing capability. Furthermore, the digital age</w:t>
      </w:r>
      <w:r w:rsidR="00F66963">
        <w:rPr>
          <w:rFonts w:cstheme="majorBidi"/>
          <w:szCs w:val="24"/>
        </w:rPr>
        <w:t>’</w:t>
      </w:r>
      <w:r w:rsidR="00A10E2D" w:rsidRPr="00A10E2D">
        <w:rPr>
          <w:rFonts w:cstheme="majorBidi"/>
          <w:szCs w:val="24"/>
        </w:rPr>
        <w:t>s wealth of massive datasets and the growing number of connected devices has given fertile ground for training and fine-tuning AI models.</w:t>
      </w:r>
    </w:p>
    <w:p w14:paraId="751E7AD7" w14:textId="1768008A" w:rsidR="002948E6" w:rsidRDefault="00A10E2D" w:rsidP="00A10E2D">
      <w:pPr>
        <w:spacing w:line="259" w:lineRule="auto"/>
        <w:ind w:left="720"/>
        <w:rPr>
          <w:rFonts w:cstheme="majorBidi"/>
          <w:szCs w:val="24"/>
        </w:rPr>
      </w:pPr>
      <w:r w:rsidRPr="00A10E2D">
        <w:rPr>
          <w:rFonts w:cstheme="majorBidi"/>
          <w:szCs w:val="24"/>
        </w:rPr>
        <w:t>Furthermore, the increased desire for automation, efficiency, and intelligent decision-making across businesses has accelerated the progress of AI.</w:t>
      </w:r>
      <w:r w:rsidR="00910D1C">
        <w:rPr>
          <w:rFonts w:cstheme="majorBidi"/>
          <w:szCs w:val="24"/>
        </w:rPr>
        <w:t xml:space="preserve"> </w:t>
      </w:r>
      <w:r w:rsidR="002948E6" w:rsidRPr="002948E6">
        <w:rPr>
          <w:rFonts w:cstheme="majorBidi"/>
          <w:szCs w:val="24"/>
        </w:rPr>
        <w:t xml:space="preserve">AI has proven its transformative potential, from self-driving cars revolutionizing transportation to virtual assistants simplifying daily tasks. Organizations recognize the value of AI in increasing productivity, optimizing processes, and </w:t>
      </w:r>
      <w:proofErr w:type="gramStart"/>
      <w:r w:rsidR="002948E6" w:rsidRPr="002948E6">
        <w:rPr>
          <w:rFonts w:cstheme="majorBidi"/>
          <w:szCs w:val="24"/>
        </w:rPr>
        <w:t>opening up</w:t>
      </w:r>
      <w:proofErr w:type="gramEnd"/>
      <w:r w:rsidR="002948E6" w:rsidRPr="002948E6">
        <w:rPr>
          <w:rFonts w:cstheme="majorBidi"/>
          <w:szCs w:val="24"/>
        </w:rPr>
        <w:t xml:space="preserve"> new avenues for innovation.</w:t>
      </w:r>
    </w:p>
    <w:p w14:paraId="771E457C" w14:textId="4BDA5176" w:rsidR="002948E6" w:rsidRDefault="002948E6" w:rsidP="009A644A">
      <w:pPr>
        <w:spacing w:line="259" w:lineRule="auto"/>
        <w:ind w:left="720"/>
        <w:rPr>
          <w:rFonts w:cstheme="majorBidi"/>
          <w:szCs w:val="24"/>
        </w:rPr>
      </w:pPr>
      <w:r w:rsidRPr="002948E6">
        <w:rPr>
          <w:rFonts w:cstheme="majorBidi"/>
          <w:szCs w:val="24"/>
        </w:rPr>
        <w:t>As AI evolves, ethical considerations such as transparency, fairness, and accountability have grown in importance. AI system development and deployment require careful consideration to avoid biases, ensure privacy and security, and address potential societal impacts.</w:t>
      </w:r>
    </w:p>
    <w:p w14:paraId="29EDA3AF" w14:textId="3CBBACF5" w:rsidR="002948E6" w:rsidRPr="009A644A" w:rsidRDefault="005B4A76" w:rsidP="009A644A">
      <w:pPr>
        <w:spacing w:line="259" w:lineRule="auto"/>
        <w:ind w:left="720"/>
        <w:rPr>
          <w:rFonts w:cstheme="majorBidi"/>
          <w:szCs w:val="24"/>
        </w:rPr>
      </w:pPr>
      <w:r w:rsidRPr="005B4A76">
        <w:rPr>
          <w:rFonts w:cstheme="majorBidi"/>
          <w:szCs w:val="24"/>
        </w:rPr>
        <w:t xml:space="preserve">Finally, given </w:t>
      </w:r>
      <w:r w:rsidR="00F66963">
        <w:rPr>
          <w:rFonts w:cstheme="majorBidi"/>
          <w:szCs w:val="24"/>
        </w:rPr>
        <w:t>Artificial Intelligence’</w:t>
      </w:r>
      <w:r w:rsidRPr="005B4A76">
        <w:rPr>
          <w:rFonts w:cstheme="majorBidi"/>
          <w:szCs w:val="24"/>
        </w:rPr>
        <w:t xml:space="preserve">s rich history that was rooted in the quest to simulate human intelligence and the pursuit of creating machines capable of displaying human-like intelligence and performing cognitive tasks, AI has made remarkable progress </w:t>
      </w:r>
      <w:proofErr w:type="gramStart"/>
      <w:r w:rsidRPr="005B4A76">
        <w:rPr>
          <w:rFonts w:cstheme="majorBidi"/>
          <w:szCs w:val="24"/>
        </w:rPr>
        <w:t>as a result of</w:t>
      </w:r>
      <w:proofErr w:type="gramEnd"/>
      <w:r w:rsidRPr="005B4A76">
        <w:rPr>
          <w:rFonts w:cstheme="majorBidi"/>
          <w:szCs w:val="24"/>
        </w:rPr>
        <w:t xml:space="preserve"> advancements in </w:t>
      </w:r>
      <w:r w:rsidR="00F66963">
        <w:rPr>
          <w:rFonts w:cstheme="majorBidi"/>
          <w:szCs w:val="24"/>
        </w:rPr>
        <w:t>Machine Learning</w:t>
      </w:r>
      <w:r w:rsidRPr="005B4A76">
        <w:rPr>
          <w:rFonts w:cstheme="majorBidi"/>
          <w:szCs w:val="24"/>
        </w:rPr>
        <w:t xml:space="preserve">, </w:t>
      </w:r>
      <w:r w:rsidR="00910D1C">
        <w:rPr>
          <w:rFonts w:cstheme="majorBidi"/>
          <w:szCs w:val="24"/>
        </w:rPr>
        <w:t>Deep Learning</w:t>
      </w:r>
      <w:r w:rsidRPr="005B4A76">
        <w:rPr>
          <w:rFonts w:cstheme="majorBidi"/>
          <w:szCs w:val="24"/>
        </w:rPr>
        <w:t>, and the availability of massive amounts of data along with all the technological breakthroughs, increasing computational power. It is crucial to steer AI</w:t>
      </w:r>
      <w:r w:rsidR="00F66963">
        <w:rPr>
          <w:rFonts w:cstheme="majorBidi"/>
          <w:szCs w:val="24"/>
        </w:rPr>
        <w:t>’</w:t>
      </w:r>
      <w:r w:rsidRPr="005B4A76">
        <w:rPr>
          <w:rFonts w:cstheme="majorBidi"/>
          <w:szCs w:val="24"/>
        </w:rPr>
        <w:t xml:space="preserve">s progress with ethical issues in mind as it continues to change our environment, ensuring that AI </w:t>
      </w:r>
      <w:proofErr w:type="gramStart"/>
      <w:r w:rsidRPr="005B4A76">
        <w:rPr>
          <w:rFonts w:cstheme="majorBidi"/>
          <w:szCs w:val="24"/>
        </w:rPr>
        <w:t>benefits society as a whole</w:t>
      </w:r>
      <w:proofErr w:type="gramEnd"/>
      <w:r w:rsidRPr="005B4A76">
        <w:rPr>
          <w:rFonts w:cstheme="majorBidi"/>
          <w:szCs w:val="24"/>
        </w:rPr>
        <w:t>.</w:t>
      </w:r>
    </w:p>
    <w:p w14:paraId="306B71B6" w14:textId="5BF96AFD" w:rsidR="00D528E7" w:rsidRDefault="00D528E7" w:rsidP="00D528E7">
      <w:pPr>
        <w:pStyle w:val="ListParagraph"/>
        <w:numPr>
          <w:ilvl w:val="0"/>
          <w:numId w:val="1"/>
        </w:numPr>
        <w:spacing w:line="259" w:lineRule="auto"/>
        <w:rPr>
          <w:rFonts w:cstheme="majorBidi"/>
          <w:b/>
          <w:bCs/>
          <w:szCs w:val="24"/>
        </w:rPr>
      </w:pPr>
      <w:bookmarkStart w:id="3" w:name="_Toc137928763"/>
      <w:r w:rsidRPr="00D46515">
        <w:rPr>
          <w:rStyle w:val="Heading3Char"/>
          <w:rFonts w:asciiTheme="majorBidi" w:hAnsiTheme="majorBidi"/>
          <w:b/>
          <w:bCs/>
          <w:color w:val="auto"/>
        </w:rPr>
        <w:t>Important Features of Big Data</w:t>
      </w:r>
      <w:bookmarkEnd w:id="3"/>
      <w:r w:rsidR="00D46515" w:rsidRPr="00D46515">
        <w:rPr>
          <w:rFonts w:cstheme="majorBidi"/>
          <w:b/>
          <w:bCs/>
          <w:szCs w:val="24"/>
        </w:rPr>
        <w:t>:</w:t>
      </w:r>
      <w:r w:rsidR="0021183A">
        <w:rPr>
          <w:rFonts w:cstheme="majorBidi"/>
          <w:b/>
          <w:bCs/>
          <w:szCs w:val="24"/>
        </w:rPr>
        <w:t xml:space="preserve"> </w:t>
      </w:r>
      <w:r w:rsidR="0021183A">
        <w:rPr>
          <w:rFonts w:cstheme="majorBidi"/>
          <w:b/>
          <w:bCs/>
          <w:szCs w:val="24"/>
        </w:rPr>
        <w:fldChar w:fldCharType="begin" w:fldLock="1"/>
      </w:r>
      <w:r w:rsidR="00FA2F51">
        <w:rPr>
          <w:rFonts w:cstheme="majorBidi"/>
          <w:b/>
          <w:bCs/>
          <w:szCs w:val="24"/>
        </w:rPr>
        <w:instrText>ADDIN CSL_CITATION {"citationItems":[{"id":"ITEM-1","itemData":{"URL":"https://www.simplilearn.com/5-vs-of-big-data-article#the_characteristics_of_big_data_five_vs_explained","accessed":{"date-parts":[["2023","6","1"]]},"author":[{"dropping-particle":"","family":"Terra","given":"John","non-dropping-particle":"","parse-names":false,"suffix":""}],"container-title":"Simplilearn","id":"ITEM-1","issued":{"date-parts":[["2022"]]},"title":"Characteristics of Big Data? | 5V's, Types, Benefits","type":"webpage"},"uris":["http://www.mendeley.com/documents/?uuid=f6abe990-3ece-32b2-a038-40e74ecba82c"]},{"id":"ITEM-2","itemData":{"URL":"https://medium.com/analytics-vidhya/the-5-vs-of-big-data-2758bfcc51d","accessed":{"date-parts":[["2023","6","1"]]},"author":[{"dropping-particle":"","family":"Surya Gutta","given":"","non-dropping-particle":"","parse-names":false,"suffix":""}],"container-title":"Analytics Vidhya","id":"ITEM-2","issued":{"date-parts":[["2020"]]},"title":"The 5 V’s of Big Data. Volume, Velocity, Variety, Veracity…","type":"webpage"},"uris":["http://www.mendeley.com/documents/?uuid=50ca4acf-4211-3c8e-b8b1-f4cbcd63026c"]},{"id":"ITEM-3","itemData":{"URL":"https://www.teradata.com/Glossary/What-are-the-5-V-s-of-Big-Data","accessed":{"date-parts":[["2023","6","1"]]},"author":[{"dropping-particle":"","family":"Teradata","given":"","non-dropping-particle":"","parse-names":false,"suffix":""}],"container-title":"Teradata","id":"ITEM-3","issued":{"date-parts":[["2020"]]},"title":"What are the 5 V's of Big Data?","type":"webpage"},"uris":["http://www.mendeley.com/documents/?uuid=b365befa-6eee-32a1-b9b2-832bff15335f"]}],"mendeley":{"formattedCitation":"(Surya Gutta, 2020; Teradata, 2020; Terra, 2022)","plainTextFormattedCitation":"(Surya Gutta, 2020; Teradata, 2020; Terra, 2022)","previouslyFormattedCitation":"(Surya Gutta, 2020; Teradata, 2020; Terra, 2022)"},"properties":{"noteIndex":0},"schema":"https://github.com/citation-style-language/schema/raw/master/csl-citation.json"}</w:instrText>
      </w:r>
      <w:r w:rsidR="0021183A">
        <w:rPr>
          <w:rFonts w:cstheme="majorBidi"/>
          <w:b/>
          <w:bCs/>
          <w:szCs w:val="24"/>
        </w:rPr>
        <w:fldChar w:fldCharType="separate"/>
      </w:r>
      <w:r w:rsidR="0021183A" w:rsidRPr="0021183A">
        <w:rPr>
          <w:rFonts w:cstheme="majorBidi"/>
          <w:bCs/>
          <w:noProof/>
          <w:szCs w:val="24"/>
        </w:rPr>
        <w:t>(Surya Gutta, 2020; Teradata, 2020; Terra, 2022)</w:t>
      </w:r>
      <w:r w:rsidR="0021183A">
        <w:rPr>
          <w:rFonts w:cstheme="majorBidi"/>
          <w:b/>
          <w:bCs/>
          <w:szCs w:val="24"/>
        </w:rPr>
        <w:fldChar w:fldCharType="end"/>
      </w:r>
    </w:p>
    <w:p w14:paraId="462211E1" w14:textId="1DDF22E7" w:rsidR="00D46515" w:rsidRDefault="00A01231" w:rsidP="0017374B">
      <w:pPr>
        <w:spacing w:line="259" w:lineRule="auto"/>
        <w:ind w:left="720"/>
        <w:rPr>
          <w:rFonts w:cstheme="majorBidi"/>
          <w:szCs w:val="24"/>
        </w:rPr>
      </w:pPr>
      <w:r w:rsidRPr="00A01231">
        <w:rPr>
          <w:rFonts w:cstheme="majorBidi"/>
          <w:szCs w:val="24"/>
        </w:rPr>
        <w:t xml:space="preserve">Big data is a vast and complex collection of data that outperforms traditional data processing methods. </w:t>
      </w:r>
      <w:r w:rsidR="00D71928" w:rsidRPr="00D71928">
        <w:rPr>
          <w:rFonts w:cstheme="majorBidi"/>
          <w:szCs w:val="24"/>
        </w:rPr>
        <w:t>Data is now being gathered at an unprecedented rate due to the exponential rise of digital information sources including social media, mobile devices, sensors, and online transactions. The data explosion has resulted in a paradigm shift in how firms approach data analysis since big data brings distinct difficulties and possibilities.</w:t>
      </w:r>
      <w:r w:rsidR="00D71928">
        <w:rPr>
          <w:rFonts w:cstheme="majorBidi"/>
          <w:szCs w:val="24"/>
        </w:rPr>
        <w:t xml:space="preserve"> </w:t>
      </w:r>
      <w:r w:rsidRPr="00A01231">
        <w:rPr>
          <w:rFonts w:cstheme="majorBidi"/>
          <w:szCs w:val="24"/>
        </w:rPr>
        <w:t xml:space="preserve">There are several important characteristics that distinguish big data from traditional types of data, which are often referred to as the </w:t>
      </w:r>
      <w:r w:rsidR="00F66963">
        <w:rPr>
          <w:rFonts w:cstheme="majorBidi"/>
          <w:szCs w:val="24"/>
        </w:rPr>
        <w:t>“</w:t>
      </w:r>
      <w:r w:rsidRPr="00A01231">
        <w:rPr>
          <w:rFonts w:cstheme="majorBidi"/>
          <w:szCs w:val="24"/>
        </w:rPr>
        <w:t>5 Vs,</w:t>
      </w:r>
      <w:r w:rsidR="00F66963">
        <w:rPr>
          <w:rFonts w:cstheme="majorBidi"/>
          <w:szCs w:val="24"/>
        </w:rPr>
        <w:t>”</w:t>
      </w:r>
      <w:r w:rsidRPr="00A01231">
        <w:rPr>
          <w:rFonts w:cstheme="majorBidi"/>
          <w:szCs w:val="24"/>
        </w:rPr>
        <w:t xml:space="preserve"> and understanding these characteristics is critical in realizing the full potential of big data analytics.</w:t>
      </w:r>
    </w:p>
    <w:p w14:paraId="04E90C8C" w14:textId="5C3A5D9C" w:rsidR="00A01231" w:rsidRPr="00A01231" w:rsidRDefault="00A01231" w:rsidP="00A01231">
      <w:pPr>
        <w:pStyle w:val="ListParagraph"/>
        <w:numPr>
          <w:ilvl w:val="0"/>
          <w:numId w:val="2"/>
        </w:numPr>
        <w:spacing w:line="259" w:lineRule="auto"/>
        <w:rPr>
          <w:rFonts w:cstheme="majorBidi"/>
          <w:szCs w:val="24"/>
        </w:rPr>
      </w:pPr>
      <w:r w:rsidRPr="00A01231">
        <w:rPr>
          <w:rFonts w:cstheme="majorBidi"/>
          <w:b/>
          <w:bCs/>
          <w:szCs w:val="24"/>
        </w:rPr>
        <w:t>Volume:</w:t>
      </w:r>
      <w:r w:rsidRPr="00A01231">
        <w:rPr>
          <w:rFonts w:cstheme="majorBidi"/>
          <w:szCs w:val="24"/>
        </w:rPr>
        <w:t xml:space="preserve"> The enormous amount of big data is one of its distinguishing features. Traditional datasets were typically small enough to manage and analyze using traditional data processing techniques. Big data</w:t>
      </w:r>
      <w:r w:rsidR="00287ED4">
        <w:rPr>
          <w:rFonts w:cstheme="majorBidi"/>
          <w:szCs w:val="24"/>
        </w:rPr>
        <w:t xml:space="preserve"> </w:t>
      </w:r>
      <w:r w:rsidRPr="00A01231">
        <w:rPr>
          <w:rFonts w:cstheme="majorBidi"/>
          <w:szCs w:val="24"/>
        </w:rPr>
        <w:t>refers to datasets that are so large that they cannot be processed efficiently using traditional methods alone. To effectively store, process, and analyze the massive volume of big data, scalable technologies and distributed systems must be used.</w:t>
      </w:r>
    </w:p>
    <w:p w14:paraId="1E75C65B" w14:textId="2B602F21" w:rsidR="00A01231" w:rsidRPr="00A01231" w:rsidRDefault="00A01231" w:rsidP="00A01231">
      <w:pPr>
        <w:pStyle w:val="ListParagraph"/>
        <w:numPr>
          <w:ilvl w:val="0"/>
          <w:numId w:val="2"/>
        </w:numPr>
        <w:spacing w:line="259" w:lineRule="auto"/>
        <w:rPr>
          <w:rFonts w:cstheme="majorBidi"/>
          <w:szCs w:val="24"/>
        </w:rPr>
      </w:pPr>
      <w:r w:rsidRPr="00A01231">
        <w:rPr>
          <w:rFonts w:cstheme="majorBidi"/>
          <w:b/>
          <w:bCs/>
          <w:szCs w:val="24"/>
        </w:rPr>
        <w:lastRenderedPageBreak/>
        <w:t>Velocity:</w:t>
      </w:r>
      <w:r w:rsidRPr="00A01231">
        <w:rPr>
          <w:rFonts w:cstheme="majorBidi"/>
          <w:szCs w:val="24"/>
        </w:rPr>
        <w:t xml:space="preserve"> Big data is frequently generated at an unprecedented rate. </w:t>
      </w:r>
      <w:r w:rsidR="009051D0" w:rsidRPr="009051D0">
        <w:rPr>
          <w:rFonts w:cstheme="majorBidi"/>
          <w:szCs w:val="24"/>
        </w:rPr>
        <w:t xml:space="preserve">Various sources, including social media, sensors, and internet-connected gadgets, create and transfer data fast. </w:t>
      </w:r>
      <w:proofErr w:type="gramStart"/>
      <w:r w:rsidR="009051D0" w:rsidRPr="009051D0">
        <w:rPr>
          <w:rFonts w:cstheme="majorBidi"/>
          <w:szCs w:val="24"/>
        </w:rPr>
        <w:t>In order to</w:t>
      </w:r>
      <w:proofErr w:type="gramEnd"/>
      <w:r w:rsidR="009051D0" w:rsidRPr="009051D0">
        <w:rPr>
          <w:rFonts w:cstheme="majorBidi"/>
          <w:szCs w:val="24"/>
        </w:rPr>
        <w:t xml:space="preserve"> derive useful insights and make prompt choices, real-time or almost real-time processing is required due to the rate at which data is created. Velocity is a key component of big data analytics as firms attempt to use data in dynamic and fast-paced </w:t>
      </w:r>
      <w:proofErr w:type="gramStart"/>
      <w:r w:rsidR="009051D0" w:rsidRPr="009051D0">
        <w:rPr>
          <w:rFonts w:cstheme="majorBidi"/>
          <w:szCs w:val="24"/>
        </w:rPr>
        <w:t>situations.</w:t>
      </w:r>
      <w:r w:rsidRPr="00A01231">
        <w:rPr>
          <w:rFonts w:cstheme="majorBidi"/>
          <w:szCs w:val="24"/>
        </w:rPr>
        <w:t>.</w:t>
      </w:r>
      <w:proofErr w:type="gramEnd"/>
    </w:p>
    <w:p w14:paraId="43EEE700" w14:textId="4DF17D13" w:rsidR="00A01231" w:rsidRPr="00A01231" w:rsidRDefault="00A01231" w:rsidP="00A01231">
      <w:pPr>
        <w:pStyle w:val="ListParagraph"/>
        <w:numPr>
          <w:ilvl w:val="0"/>
          <w:numId w:val="2"/>
        </w:numPr>
        <w:spacing w:line="259" w:lineRule="auto"/>
        <w:rPr>
          <w:rFonts w:cstheme="majorBidi"/>
          <w:szCs w:val="24"/>
        </w:rPr>
      </w:pPr>
      <w:r w:rsidRPr="00A01231">
        <w:rPr>
          <w:rFonts w:cstheme="majorBidi"/>
          <w:b/>
          <w:bCs/>
          <w:szCs w:val="24"/>
        </w:rPr>
        <w:t>Variety:</w:t>
      </w:r>
      <w:r w:rsidRPr="00A01231">
        <w:rPr>
          <w:rFonts w:cstheme="majorBidi"/>
          <w:szCs w:val="24"/>
        </w:rPr>
        <w:t xml:space="preserve"> Structured, semi-structured, and unstructured data are just a few of the many different types of data that big data can include. </w:t>
      </w:r>
      <w:proofErr w:type="gramStart"/>
      <w:r w:rsidRPr="00A01231">
        <w:rPr>
          <w:rFonts w:cstheme="majorBidi"/>
          <w:szCs w:val="24"/>
        </w:rPr>
        <w:t>The majority of</w:t>
      </w:r>
      <w:proofErr w:type="gramEnd"/>
      <w:r w:rsidRPr="00A01231">
        <w:rPr>
          <w:rFonts w:cstheme="majorBidi"/>
          <w:szCs w:val="24"/>
        </w:rPr>
        <w:t xml:space="preserve"> traditional data sources were relational databases and tables that could neatly organize structured data. </w:t>
      </w:r>
      <w:r w:rsidR="00E946FB" w:rsidRPr="00E946FB">
        <w:rPr>
          <w:rFonts w:cstheme="majorBidi"/>
          <w:szCs w:val="24"/>
        </w:rPr>
        <w:t>Unstructured and semi-structured data, however, such as images, videos, text documents, social media postings, and sensor data, have become increasingly significant as big data has risen in popularity.</w:t>
      </w:r>
      <w:r w:rsidR="00E946FB">
        <w:rPr>
          <w:rFonts w:cstheme="majorBidi"/>
          <w:szCs w:val="24"/>
        </w:rPr>
        <w:t xml:space="preserve"> </w:t>
      </w:r>
      <w:r w:rsidRPr="00A01231">
        <w:rPr>
          <w:rFonts w:cstheme="majorBidi"/>
          <w:szCs w:val="24"/>
        </w:rPr>
        <w:t xml:space="preserve">Because they frequently need specialized methods, like </w:t>
      </w:r>
      <w:r w:rsidR="00055FF2">
        <w:rPr>
          <w:rFonts w:cstheme="majorBidi"/>
          <w:szCs w:val="24"/>
        </w:rPr>
        <w:t>Natural Language Processing</w:t>
      </w:r>
      <w:r w:rsidRPr="00A01231">
        <w:rPr>
          <w:rFonts w:cstheme="majorBidi"/>
          <w:szCs w:val="24"/>
        </w:rPr>
        <w:t xml:space="preserve"> and image recognition, to extract useful insights, these various data </w:t>
      </w:r>
      <w:proofErr w:type="gramStart"/>
      <w:r w:rsidRPr="00A01231">
        <w:rPr>
          <w:rFonts w:cstheme="majorBidi"/>
          <w:szCs w:val="24"/>
        </w:rPr>
        <w:t>types</w:t>
      </w:r>
      <w:proofErr w:type="gramEnd"/>
      <w:r w:rsidRPr="00A01231">
        <w:rPr>
          <w:rFonts w:cstheme="majorBidi"/>
          <w:szCs w:val="24"/>
        </w:rPr>
        <w:t xml:space="preserve"> present difficulties for storage, integration, and analysis.</w:t>
      </w:r>
    </w:p>
    <w:p w14:paraId="46F24E33" w14:textId="42F034B6" w:rsidR="00A01231" w:rsidRPr="00A01231" w:rsidRDefault="00A01231" w:rsidP="00A01231">
      <w:pPr>
        <w:pStyle w:val="ListParagraph"/>
        <w:numPr>
          <w:ilvl w:val="0"/>
          <w:numId w:val="2"/>
        </w:numPr>
        <w:spacing w:line="259" w:lineRule="auto"/>
        <w:rPr>
          <w:rFonts w:cstheme="majorBidi"/>
          <w:szCs w:val="24"/>
        </w:rPr>
      </w:pPr>
      <w:r w:rsidRPr="00A01231">
        <w:rPr>
          <w:rFonts w:cstheme="majorBidi"/>
          <w:b/>
          <w:bCs/>
          <w:szCs w:val="24"/>
        </w:rPr>
        <w:t>Veracity:</w:t>
      </w:r>
      <w:r w:rsidRPr="00A01231">
        <w:rPr>
          <w:rFonts w:cstheme="majorBidi"/>
          <w:szCs w:val="24"/>
        </w:rPr>
        <w:t xml:space="preserve"> The uncertainty, noise, and biases present in big data are referred to as veracity. The likelihood of errors and inconsistencies rises as data volume and variety rise. Big data analytics must address problems with data quality to make sure that the conclusions drawn from the data are trustworthy and reliable. Utilizing methods like data cleansing, data validation, and anomaly detection helps big data analytics be more accurate overall by reducing the impact of veracity.</w:t>
      </w:r>
    </w:p>
    <w:p w14:paraId="1E8F5D5A" w14:textId="6DA61BF7" w:rsidR="00A01231" w:rsidRPr="00A01231" w:rsidRDefault="00A01231" w:rsidP="00A01231">
      <w:pPr>
        <w:pStyle w:val="ListParagraph"/>
        <w:numPr>
          <w:ilvl w:val="0"/>
          <w:numId w:val="2"/>
        </w:numPr>
        <w:spacing w:line="259" w:lineRule="auto"/>
        <w:rPr>
          <w:rFonts w:cstheme="majorBidi"/>
          <w:szCs w:val="24"/>
        </w:rPr>
      </w:pPr>
      <w:r w:rsidRPr="00A01231">
        <w:rPr>
          <w:rFonts w:cstheme="majorBidi"/>
          <w:b/>
          <w:bCs/>
          <w:szCs w:val="24"/>
        </w:rPr>
        <w:t>Value:</w:t>
      </w:r>
      <w:r w:rsidRPr="00A01231">
        <w:rPr>
          <w:rFonts w:cstheme="majorBidi"/>
          <w:szCs w:val="24"/>
        </w:rPr>
        <w:t xml:space="preserve"> Getting value and insightful information from the data is the </w:t>
      </w:r>
      <w:proofErr w:type="gramStart"/>
      <w:r w:rsidRPr="00A01231">
        <w:rPr>
          <w:rFonts w:cstheme="majorBidi"/>
          <w:szCs w:val="24"/>
        </w:rPr>
        <w:t>ultimate goal</w:t>
      </w:r>
      <w:proofErr w:type="gramEnd"/>
      <w:r w:rsidRPr="00A01231">
        <w:rPr>
          <w:rFonts w:cstheme="majorBidi"/>
          <w:szCs w:val="24"/>
        </w:rPr>
        <w:t xml:space="preserve"> of big data analytics. </w:t>
      </w:r>
      <w:r w:rsidR="00E946FB" w:rsidRPr="00E946FB">
        <w:rPr>
          <w:rFonts w:cstheme="majorBidi"/>
          <w:szCs w:val="24"/>
        </w:rPr>
        <w:t xml:space="preserve">Big data is important because it </w:t>
      </w:r>
      <w:proofErr w:type="gramStart"/>
      <w:r w:rsidR="00E946FB" w:rsidRPr="00E946FB">
        <w:rPr>
          <w:rFonts w:cstheme="majorBidi"/>
          <w:szCs w:val="24"/>
        </w:rPr>
        <w:t>has the ability to</w:t>
      </w:r>
      <w:proofErr w:type="gramEnd"/>
      <w:r w:rsidR="00E946FB" w:rsidRPr="00E946FB">
        <w:rPr>
          <w:rFonts w:cstheme="majorBidi"/>
          <w:szCs w:val="24"/>
        </w:rPr>
        <w:t xml:space="preserve"> uncover hidden trends, correlations, patterns, and linkages that may guide decision-makers in making informed decisions, enable predictive analysis, and provide new opportunities. Using modern analytics methods like </w:t>
      </w:r>
      <w:r w:rsidR="00F66963">
        <w:rPr>
          <w:rFonts w:cstheme="majorBidi"/>
          <w:szCs w:val="24"/>
        </w:rPr>
        <w:t xml:space="preserve">Machine Learning </w:t>
      </w:r>
      <w:r w:rsidR="00E946FB" w:rsidRPr="00E946FB">
        <w:rPr>
          <w:rFonts w:cstheme="majorBidi"/>
          <w:szCs w:val="24"/>
        </w:rPr>
        <w:t>and data mining, organizations can uncover the value buried in huge data and achieve a competitive edge.</w:t>
      </w:r>
    </w:p>
    <w:p w14:paraId="7DEE9D6E" w14:textId="64DB0823" w:rsidR="00A01231" w:rsidRDefault="00A01231" w:rsidP="0017374B">
      <w:pPr>
        <w:spacing w:line="259" w:lineRule="auto"/>
        <w:ind w:left="720"/>
        <w:rPr>
          <w:rFonts w:cstheme="majorBidi"/>
          <w:szCs w:val="24"/>
        </w:rPr>
      </w:pPr>
      <w:r w:rsidRPr="00A01231">
        <w:rPr>
          <w:rFonts w:cstheme="majorBidi"/>
          <w:szCs w:val="24"/>
        </w:rPr>
        <w:t xml:space="preserve">New types of data present </w:t>
      </w:r>
      <w:proofErr w:type="gramStart"/>
      <w:r w:rsidRPr="00A01231">
        <w:rPr>
          <w:rFonts w:cstheme="majorBidi"/>
          <w:szCs w:val="24"/>
        </w:rPr>
        <w:t>particular difficulties</w:t>
      </w:r>
      <w:proofErr w:type="gramEnd"/>
      <w:r w:rsidRPr="00A01231">
        <w:rPr>
          <w:rFonts w:cstheme="majorBidi"/>
          <w:szCs w:val="24"/>
        </w:rPr>
        <w:t xml:space="preserve"> because of their properties, as opposed to conventional types of data, like structured data from relational databases. Unstructured data types like images, videos, and text, for instance, must be processed and analyzed using specialized algorithms. To extract </w:t>
      </w:r>
      <w:r w:rsidR="00055FF2">
        <w:rPr>
          <w:rFonts w:cstheme="majorBidi"/>
          <w:szCs w:val="24"/>
        </w:rPr>
        <w:t>meaningful</w:t>
      </w:r>
      <w:r w:rsidRPr="00A01231">
        <w:rPr>
          <w:rFonts w:cstheme="majorBidi"/>
          <w:szCs w:val="24"/>
        </w:rPr>
        <w:t xml:space="preserve"> information from images and text, methods like </w:t>
      </w:r>
      <w:r w:rsidR="00055FF2">
        <w:rPr>
          <w:rFonts w:cstheme="majorBidi"/>
          <w:szCs w:val="24"/>
        </w:rPr>
        <w:t>Computer Vision</w:t>
      </w:r>
      <w:r w:rsidRPr="00A01231">
        <w:rPr>
          <w:rFonts w:cstheme="majorBidi"/>
          <w:szCs w:val="24"/>
        </w:rPr>
        <w:t xml:space="preserve"> and </w:t>
      </w:r>
      <w:r w:rsidR="00055FF2">
        <w:rPr>
          <w:rFonts w:cstheme="majorBidi"/>
          <w:szCs w:val="24"/>
        </w:rPr>
        <w:t>Natural Language Processing</w:t>
      </w:r>
      <w:r w:rsidRPr="00A01231">
        <w:rPr>
          <w:rFonts w:cstheme="majorBidi"/>
          <w:szCs w:val="24"/>
        </w:rPr>
        <w:t xml:space="preserve"> are used. Additionally, these new data types frequently have a higher degree of dimension, which makes modeling and effective analysis more difficult.</w:t>
      </w:r>
    </w:p>
    <w:p w14:paraId="453F348E" w14:textId="77777777" w:rsidR="00953B21" w:rsidRDefault="00953B21" w:rsidP="0017374B">
      <w:pPr>
        <w:spacing w:line="259" w:lineRule="auto"/>
        <w:ind w:left="720"/>
        <w:rPr>
          <w:rFonts w:cstheme="majorBidi"/>
          <w:szCs w:val="24"/>
        </w:rPr>
      </w:pPr>
      <w:r w:rsidRPr="00953B21">
        <w:rPr>
          <w:rFonts w:cstheme="majorBidi"/>
          <w:szCs w:val="24"/>
        </w:rPr>
        <w:t xml:space="preserve">Additionally, data analysis now includes a real-time component due to the pace at which new types of data are generated, notably on social media platforms and IoT devices. </w:t>
      </w:r>
      <w:proofErr w:type="gramStart"/>
      <w:r w:rsidRPr="00953B21">
        <w:rPr>
          <w:rFonts w:cstheme="majorBidi"/>
          <w:szCs w:val="24"/>
        </w:rPr>
        <w:t>In order to</w:t>
      </w:r>
      <w:proofErr w:type="gramEnd"/>
      <w:r w:rsidRPr="00953B21">
        <w:rPr>
          <w:rFonts w:cstheme="majorBidi"/>
          <w:szCs w:val="24"/>
        </w:rPr>
        <w:t xml:space="preserve"> process and analyze such data in real-time or near-real-time, streaming analytics and distributed computing frameworks are required to manage the continual influx of information.</w:t>
      </w:r>
    </w:p>
    <w:p w14:paraId="650A99AE" w14:textId="4135BA77" w:rsidR="0059624B" w:rsidRPr="00A01231" w:rsidRDefault="0059624B" w:rsidP="0017374B">
      <w:pPr>
        <w:spacing w:line="259" w:lineRule="auto"/>
        <w:ind w:left="720"/>
        <w:rPr>
          <w:rFonts w:cstheme="majorBidi"/>
          <w:szCs w:val="24"/>
        </w:rPr>
      </w:pPr>
      <w:r w:rsidRPr="0059624B">
        <w:rPr>
          <w:rFonts w:cstheme="majorBidi"/>
          <w:szCs w:val="24"/>
        </w:rPr>
        <w:lastRenderedPageBreak/>
        <w:t xml:space="preserve">Big data, in conclusion, demonstrates qualities of volume, velocity, variety, veracity, and value. Because they are unstructured and have higher dimensions, new types of data like images, videos, and text introduce new complications. </w:t>
      </w:r>
      <w:proofErr w:type="gramStart"/>
      <w:r w:rsidRPr="0059624B">
        <w:rPr>
          <w:rFonts w:cstheme="majorBidi"/>
          <w:szCs w:val="24"/>
        </w:rPr>
        <w:t>In order to</w:t>
      </w:r>
      <w:proofErr w:type="gramEnd"/>
      <w:r w:rsidRPr="0059624B">
        <w:rPr>
          <w:rFonts w:cstheme="majorBidi"/>
          <w:szCs w:val="24"/>
        </w:rPr>
        <w:t xml:space="preserve"> successfully utilize the potential of big data, advanced analytics techniques and scalable technologies must be used in order to draw valuable insights and value from the vast and varied data landscape.</w:t>
      </w:r>
    </w:p>
    <w:p w14:paraId="1C3A4B58" w14:textId="6600470E" w:rsidR="00D528E7" w:rsidRDefault="00D528E7" w:rsidP="00D528E7">
      <w:pPr>
        <w:spacing w:line="259" w:lineRule="auto"/>
        <w:rPr>
          <w:rFonts w:cstheme="majorBidi"/>
          <w:b/>
          <w:bCs/>
          <w:szCs w:val="24"/>
        </w:rPr>
      </w:pPr>
      <w:bookmarkStart w:id="4" w:name="_Toc137928764"/>
      <w:r w:rsidRPr="00D46515">
        <w:rPr>
          <w:rStyle w:val="Heading2Char"/>
          <w:rFonts w:asciiTheme="majorBidi" w:hAnsiTheme="majorBidi"/>
          <w:b/>
          <w:bCs/>
          <w:color w:val="auto"/>
          <w:sz w:val="24"/>
          <w:szCs w:val="24"/>
        </w:rPr>
        <w:t xml:space="preserve">Exploring the Differences between </w:t>
      </w:r>
      <w:r w:rsidR="00055FF2">
        <w:rPr>
          <w:rStyle w:val="Heading2Char"/>
          <w:rFonts w:asciiTheme="majorBidi" w:hAnsiTheme="majorBidi"/>
          <w:b/>
          <w:bCs/>
          <w:color w:val="auto"/>
          <w:sz w:val="24"/>
          <w:szCs w:val="24"/>
        </w:rPr>
        <w:t>Weak AI</w:t>
      </w:r>
      <w:r w:rsidRPr="00D46515">
        <w:rPr>
          <w:rStyle w:val="Heading2Char"/>
          <w:rFonts w:asciiTheme="majorBidi" w:hAnsiTheme="majorBidi"/>
          <w:b/>
          <w:bCs/>
          <w:color w:val="auto"/>
          <w:sz w:val="24"/>
          <w:szCs w:val="24"/>
        </w:rPr>
        <w:t xml:space="preserve"> and </w:t>
      </w:r>
      <w:r w:rsidR="00055FF2">
        <w:rPr>
          <w:rStyle w:val="Heading2Char"/>
          <w:rFonts w:asciiTheme="majorBidi" w:hAnsiTheme="majorBidi"/>
          <w:b/>
          <w:bCs/>
          <w:color w:val="auto"/>
          <w:sz w:val="24"/>
          <w:szCs w:val="24"/>
        </w:rPr>
        <w:t>Strong AI</w:t>
      </w:r>
      <w:bookmarkEnd w:id="4"/>
      <w:r w:rsidR="00D46515" w:rsidRPr="00D46515">
        <w:rPr>
          <w:rFonts w:cstheme="majorBidi"/>
          <w:b/>
          <w:bCs/>
          <w:szCs w:val="24"/>
        </w:rPr>
        <w:t>:</w:t>
      </w:r>
      <w:r w:rsidR="00FA2F51">
        <w:rPr>
          <w:rFonts w:cstheme="majorBidi"/>
          <w:b/>
          <w:bCs/>
          <w:szCs w:val="24"/>
        </w:rPr>
        <w:t xml:space="preserve"> </w:t>
      </w:r>
      <w:r w:rsidR="00FA2F51">
        <w:rPr>
          <w:rFonts w:cstheme="majorBidi"/>
          <w:b/>
          <w:bCs/>
          <w:szCs w:val="24"/>
        </w:rPr>
        <w:fldChar w:fldCharType="begin" w:fldLock="1"/>
      </w:r>
      <w:r w:rsidR="00547CB7">
        <w:rPr>
          <w:rFonts w:cstheme="majorBidi"/>
          <w:b/>
          <w:bCs/>
          <w:szCs w:val="24"/>
        </w:rPr>
        <w:instrText>ADDIN CSL_CITATION {"citationItems":[{"id":"ITEM-1","itemData":{"URL":"http://www.differencebetween.net/technology/difference-between-strong-and-weak-ai/#ixzz7ipwtfM5X","accessed":{"date-parts":[["2023","6","1"]]},"author":[{"dropping-particle":"","family":"Sagar","given":"Killar","non-dropping-particle":"","parse-names":false,"suffix":""}],"id":"ITEM-1","issued":{"date-parts":[["2020"]]},"title":"Difference Between Strong and Weak AI | Difference Between","type":"webpage"},"uris":["http://www.mendeley.com/documents/?uuid=180be55f-b7ad-3a84-9bfd-3c4e97562cde"]},{"id":"ITEM-2","itemData":{"URL":"https://www.analyticsvidhya.com/blog/2023/04/weak-ai-vs-strong-ai/","accessed":{"date-parts":[["2023","6","1"]]},"author":[{"dropping-particle":"","family":"Avcontentteam","given":"","non-dropping-particle":"","parse-names":false,"suffix":""}],"container-title":"Analytics Vidhya","id":"ITEM-2","issued":{"date-parts":[["2023"]]},"title":"Weak AI vs Strong AI - What is the Difference?","type":"webpage"},"uris":["http://www.mendeley.com/documents/?uuid=6c7cfddf-f307-3244-ac59-0410f68305ba"]},{"id":"ITEM-3","itemData":{"URL":"https://builtin.com/artificial-intelligence/strong-ai-weak-ai","accessed":{"date-parts":[["2023","6","1"]]},"author":[{"dropping-particle":"","family":"Glover","given":"Ellen","non-dropping-particle":"","parse-names":false,"suffix":""}],"container-title":"Builtin","id":"ITEM-3","issued":{"date-parts":[["2022"]]},"title":"Strong AI vs. Weak AI: What’s the Difference?","type":"webpage"},"uris":["http://www.mendeley.com/documents/?uuid=2cd612bf-d738-32be-84e2-1e4c335b4a6a"]},{"id":"ITEM-4","itemData":{"URL":"https://www.ibm.com/cloud/learn/strong-ai","accessed":{"date-parts":[["2023","6","1"]]},"author":[{"dropping-particle":"","family":"IBM","given":"","non-dropping-particle":"","parse-names":false,"suffix":""}],"container-title":"IBM","id":"ITEM-4","issued":{"date-parts":[["2022"]]},"title":"What is Strong AI?","type":"webpage"},"uris":["http://www.mendeley.com/documents/?uuid=9f5b200c-d8e1-3ca5-9239-09c2e968e612"]}],"mendeley":{"formattedCitation":"(Sagar, 2020; Glover, 2022; IBM, 2022; Avcontentteam, 2023)","plainTextFormattedCitation":"(Sagar, 2020; Glover, 2022; IBM, 2022; Avcontentteam, 2023)","previouslyFormattedCitation":"(Sagar, 2020; Glover, 2022; IBM, 2022; Avcontentteam, 2023)"},"properties":{"noteIndex":0},"schema":"https://github.com/citation-style-language/schema/raw/master/csl-citation.json"}</w:instrText>
      </w:r>
      <w:r w:rsidR="00FA2F51">
        <w:rPr>
          <w:rFonts w:cstheme="majorBidi"/>
          <w:b/>
          <w:bCs/>
          <w:szCs w:val="24"/>
        </w:rPr>
        <w:fldChar w:fldCharType="separate"/>
      </w:r>
      <w:r w:rsidR="00FA2F51" w:rsidRPr="00FA2F51">
        <w:rPr>
          <w:rFonts w:cstheme="majorBidi"/>
          <w:bCs/>
          <w:noProof/>
          <w:szCs w:val="24"/>
        </w:rPr>
        <w:t>(Sagar, 2020; Glover, 2022; IBM, 2022; Avcontentteam, 2023)</w:t>
      </w:r>
      <w:r w:rsidR="00FA2F51">
        <w:rPr>
          <w:rFonts w:cstheme="majorBidi"/>
          <w:b/>
          <w:bCs/>
          <w:szCs w:val="24"/>
        </w:rPr>
        <w:fldChar w:fldCharType="end"/>
      </w:r>
    </w:p>
    <w:p w14:paraId="67AFBA6F" w14:textId="0F8F605F" w:rsidR="00D46515" w:rsidRDefault="00055FF2" w:rsidP="00D528E7">
      <w:pPr>
        <w:spacing w:line="259" w:lineRule="auto"/>
        <w:rPr>
          <w:rFonts w:cstheme="majorBidi"/>
          <w:szCs w:val="24"/>
        </w:rPr>
      </w:pPr>
      <w:r>
        <w:rPr>
          <w:rFonts w:cstheme="majorBidi"/>
          <w:szCs w:val="24"/>
        </w:rPr>
        <w:t>Weak AI</w:t>
      </w:r>
      <w:r w:rsidR="00953B21" w:rsidRPr="00953B21">
        <w:rPr>
          <w:rFonts w:cstheme="majorBidi"/>
          <w:szCs w:val="24"/>
        </w:rPr>
        <w:t xml:space="preserve"> and </w:t>
      </w:r>
      <w:r>
        <w:rPr>
          <w:rFonts w:cstheme="majorBidi"/>
          <w:szCs w:val="24"/>
        </w:rPr>
        <w:t>Strong AI</w:t>
      </w:r>
      <w:r w:rsidR="00953B21" w:rsidRPr="00953B21">
        <w:rPr>
          <w:rFonts w:cstheme="majorBidi"/>
          <w:szCs w:val="24"/>
        </w:rPr>
        <w:t xml:space="preserve"> are two divisions that make the field of </w:t>
      </w:r>
      <w:r w:rsidR="00F66963">
        <w:rPr>
          <w:rFonts w:cstheme="majorBidi"/>
          <w:szCs w:val="24"/>
        </w:rPr>
        <w:t>Artificial Intelligence</w:t>
      </w:r>
      <w:r w:rsidR="00953B21" w:rsidRPr="00953B21">
        <w:rPr>
          <w:rFonts w:cstheme="majorBidi"/>
          <w:szCs w:val="24"/>
        </w:rPr>
        <w:t xml:space="preserve"> (AI). The main distinction between these two is how much </w:t>
      </w:r>
      <w:r w:rsidR="00F66963">
        <w:rPr>
          <w:rFonts w:cstheme="majorBidi"/>
          <w:szCs w:val="24"/>
        </w:rPr>
        <w:t>“</w:t>
      </w:r>
      <w:r w:rsidR="00953B21" w:rsidRPr="00953B21">
        <w:rPr>
          <w:rFonts w:cstheme="majorBidi"/>
          <w:szCs w:val="24"/>
        </w:rPr>
        <w:t>understanding</w:t>
      </w:r>
      <w:r w:rsidR="00F66963">
        <w:rPr>
          <w:rFonts w:cstheme="majorBidi"/>
          <w:szCs w:val="24"/>
        </w:rPr>
        <w:t>”</w:t>
      </w:r>
      <w:r w:rsidR="00953B21" w:rsidRPr="00953B21">
        <w:rPr>
          <w:rFonts w:cstheme="majorBidi"/>
          <w:szCs w:val="24"/>
        </w:rPr>
        <w:t xml:space="preserve"> or </w:t>
      </w:r>
      <w:r w:rsidR="00F66963">
        <w:rPr>
          <w:rFonts w:cstheme="majorBidi"/>
          <w:szCs w:val="24"/>
        </w:rPr>
        <w:t>“</w:t>
      </w:r>
      <w:r w:rsidR="00953B21" w:rsidRPr="00953B21">
        <w:rPr>
          <w:rFonts w:cstheme="majorBidi"/>
          <w:szCs w:val="24"/>
        </w:rPr>
        <w:t>cognition</w:t>
      </w:r>
      <w:r w:rsidR="00F66963">
        <w:rPr>
          <w:rFonts w:cstheme="majorBidi"/>
          <w:szCs w:val="24"/>
        </w:rPr>
        <w:t>”</w:t>
      </w:r>
      <w:r w:rsidR="00953B21" w:rsidRPr="00953B21">
        <w:rPr>
          <w:rFonts w:cstheme="majorBidi"/>
          <w:szCs w:val="24"/>
        </w:rPr>
        <w:t xml:space="preserve"> each system possesses, as well as how successfully it can carry out activities that call for human intellect.</w:t>
      </w:r>
    </w:p>
    <w:p w14:paraId="1D43F662" w14:textId="34DD626E" w:rsidR="00F0240B" w:rsidRPr="00F0240B" w:rsidRDefault="00055FF2" w:rsidP="00F0240B">
      <w:pPr>
        <w:pStyle w:val="ListParagraph"/>
        <w:numPr>
          <w:ilvl w:val="0"/>
          <w:numId w:val="1"/>
        </w:numPr>
        <w:spacing w:line="259" w:lineRule="auto"/>
        <w:rPr>
          <w:rFonts w:cstheme="majorBidi"/>
          <w:b/>
          <w:bCs/>
          <w:szCs w:val="24"/>
        </w:rPr>
      </w:pPr>
      <w:r>
        <w:rPr>
          <w:rFonts w:cstheme="majorBidi"/>
          <w:b/>
          <w:bCs/>
          <w:szCs w:val="24"/>
        </w:rPr>
        <w:t>Weak AI</w:t>
      </w:r>
      <w:r w:rsidR="00F0240B" w:rsidRPr="00F0240B">
        <w:rPr>
          <w:rFonts w:cstheme="majorBidi"/>
          <w:b/>
          <w:bCs/>
          <w:szCs w:val="24"/>
        </w:rPr>
        <w:t>:</w:t>
      </w:r>
    </w:p>
    <w:p w14:paraId="5D6B48F6" w14:textId="023F89AB" w:rsidR="00F0240B" w:rsidRDefault="00055FF2" w:rsidP="00F0240B">
      <w:pPr>
        <w:spacing w:line="259" w:lineRule="auto"/>
        <w:ind w:left="720"/>
        <w:rPr>
          <w:rFonts w:cstheme="majorBidi"/>
          <w:szCs w:val="24"/>
        </w:rPr>
      </w:pPr>
      <w:r>
        <w:rPr>
          <w:rFonts w:cstheme="majorBidi"/>
          <w:szCs w:val="24"/>
        </w:rPr>
        <w:t>Weak AI</w:t>
      </w:r>
      <w:r w:rsidR="00F0240B" w:rsidRPr="00F0240B">
        <w:rPr>
          <w:rFonts w:cstheme="majorBidi"/>
          <w:szCs w:val="24"/>
        </w:rPr>
        <w:t xml:space="preserve">, also known as Narrow AI, refers to systems that are designed and trained for a specific task. </w:t>
      </w:r>
      <w:r>
        <w:rPr>
          <w:rFonts w:cstheme="majorBidi"/>
          <w:szCs w:val="24"/>
        </w:rPr>
        <w:t>Weak AI</w:t>
      </w:r>
      <w:r w:rsidR="00F0240B" w:rsidRPr="00F0240B">
        <w:rPr>
          <w:rFonts w:cstheme="majorBidi"/>
          <w:szCs w:val="24"/>
        </w:rPr>
        <w:t xml:space="preserve"> operates in a limited context and lacks genuine understanding and consciousness. </w:t>
      </w:r>
      <w:r w:rsidR="008815D7" w:rsidRPr="008815D7">
        <w:rPr>
          <w:rFonts w:cstheme="majorBidi"/>
          <w:szCs w:val="24"/>
        </w:rPr>
        <w:t xml:space="preserve">Instead, by acting in line with a set of pre-programmed rules and algorithms, it imitates human intelligence. These systems are unable to transmit knowledge between different domains. </w:t>
      </w:r>
      <w:r w:rsidR="00F0240B" w:rsidRPr="00F0240B">
        <w:rPr>
          <w:rFonts w:cstheme="majorBidi"/>
          <w:szCs w:val="24"/>
        </w:rPr>
        <w:t xml:space="preserve">They are only </w:t>
      </w:r>
      <w:r w:rsidR="00F66963">
        <w:rPr>
          <w:rFonts w:cstheme="majorBidi"/>
          <w:szCs w:val="24"/>
        </w:rPr>
        <w:t>“</w:t>
      </w:r>
      <w:r w:rsidR="00F0240B" w:rsidRPr="00F0240B">
        <w:rPr>
          <w:rFonts w:cstheme="majorBidi"/>
          <w:szCs w:val="24"/>
        </w:rPr>
        <w:t>intelligent</w:t>
      </w:r>
      <w:r w:rsidR="00F66963">
        <w:rPr>
          <w:rFonts w:cstheme="majorBidi"/>
          <w:szCs w:val="24"/>
        </w:rPr>
        <w:t>”</w:t>
      </w:r>
      <w:r w:rsidR="00F0240B" w:rsidRPr="00F0240B">
        <w:rPr>
          <w:rFonts w:cstheme="majorBidi"/>
          <w:szCs w:val="24"/>
        </w:rPr>
        <w:t xml:space="preserve"> in the context of their narrow focus.</w:t>
      </w:r>
    </w:p>
    <w:p w14:paraId="5F39DCBC" w14:textId="0AF95C4E" w:rsidR="00F0240B" w:rsidRDefault="0038146C" w:rsidP="00F0240B">
      <w:pPr>
        <w:spacing w:line="259" w:lineRule="auto"/>
        <w:ind w:left="720"/>
        <w:rPr>
          <w:rFonts w:cstheme="majorBidi"/>
          <w:szCs w:val="24"/>
        </w:rPr>
      </w:pPr>
      <w:r w:rsidRPr="0038146C">
        <w:rPr>
          <w:rFonts w:cstheme="majorBidi"/>
          <w:szCs w:val="24"/>
        </w:rPr>
        <w:t>Consider Apple</w:t>
      </w:r>
      <w:r w:rsidR="00F66963">
        <w:rPr>
          <w:rFonts w:cstheme="majorBidi"/>
          <w:szCs w:val="24"/>
        </w:rPr>
        <w:t>’</w:t>
      </w:r>
      <w:r w:rsidRPr="0038146C">
        <w:rPr>
          <w:rFonts w:cstheme="majorBidi"/>
          <w:szCs w:val="24"/>
        </w:rPr>
        <w:t xml:space="preserve">s voice-activated personal assistant, Siri. Siri is set up to respond to user queries, provide information, offer advice, and carry out tasks by sending requests to </w:t>
      </w:r>
      <w:proofErr w:type="gramStart"/>
      <w:r w:rsidRPr="0038146C">
        <w:rPr>
          <w:rFonts w:cstheme="majorBidi"/>
          <w:szCs w:val="24"/>
        </w:rPr>
        <w:t>a number of</w:t>
      </w:r>
      <w:proofErr w:type="gramEnd"/>
      <w:r w:rsidRPr="0038146C">
        <w:rPr>
          <w:rFonts w:cstheme="majorBidi"/>
          <w:szCs w:val="24"/>
        </w:rPr>
        <w:t xml:space="preserve"> online services. </w:t>
      </w:r>
      <w:r w:rsidR="00F0240B" w:rsidRPr="00F0240B">
        <w:rPr>
          <w:rFonts w:cstheme="majorBidi"/>
          <w:szCs w:val="24"/>
        </w:rPr>
        <w:t xml:space="preserve">Siri can only perform a limited set of functions and cannot understand or learn anything beyond its programming. Siri does not </w:t>
      </w:r>
      <w:r w:rsidR="00F66963">
        <w:rPr>
          <w:rFonts w:cstheme="majorBidi"/>
          <w:szCs w:val="24"/>
        </w:rPr>
        <w:t>“</w:t>
      </w:r>
      <w:r w:rsidR="00F0240B" w:rsidRPr="00F0240B">
        <w:rPr>
          <w:rFonts w:cstheme="majorBidi"/>
          <w:szCs w:val="24"/>
        </w:rPr>
        <w:t>understand</w:t>
      </w:r>
      <w:r w:rsidR="00F66963">
        <w:rPr>
          <w:rFonts w:cstheme="majorBidi"/>
          <w:szCs w:val="24"/>
        </w:rPr>
        <w:t>”</w:t>
      </w:r>
      <w:r w:rsidR="00F0240B" w:rsidRPr="00F0240B">
        <w:rPr>
          <w:rFonts w:cstheme="majorBidi"/>
          <w:szCs w:val="24"/>
        </w:rPr>
        <w:t xml:space="preserve"> a request in the human sense when it answers a question or executes a command. Instead, it analyzes human language, compares it to its pre-programmed responses, and then generates an appropriate response. As a result, Siri is an example of </w:t>
      </w:r>
      <w:r w:rsidR="00055FF2">
        <w:rPr>
          <w:rFonts w:cstheme="majorBidi"/>
          <w:szCs w:val="24"/>
        </w:rPr>
        <w:t>Weak AI</w:t>
      </w:r>
      <w:r w:rsidR="00F0240B" w:rsidRPr="00F0240B">
        <w:rPr>
          <w:rFonts w:cstheme="majorBidi"/>
          <w:szCs w:val="24"/>
        </w:rPr>
        <w:t>.</w:t>
      </w:r>
    </w:p>
    <w:p w14:paraId="6155BF3D" w14:textId="6D9FA293" w:rsidR="007F7B79" w:rsidRDefault="00F0240B" w:rsidP="00D76962">
      <w:pPr>
        <w:spacing w:line="259" w:lineRule="auto"/>
        <w:ind w:left="720"/>
        <w:rPr>
          <w:rFonts w:cstheme="majorBidi"/>
          <w:szCs w:val="24"/>
        </w:rPr>
      </w:pPr>
      <w:r w:rsidRPr="00F0240B">
        <w:rPr>
          <w:rFonts w:cstheme="majorBidi"/>
          <w:szCs w:val="24"/>
        </w:rPr>
        <w:t>Google</w:t>
      </w:r>
      <w:r w:rsidR="00F66963">
        <w:rPr>
          <w:rFonts w:cstheme="majorBidi"/>
          <w:szCs w:val="24"/>
        </w:rPr>
        <w:t>’</w:t>
      </w:r>
      <w:r w:rsidRPr="00F0240B">
        <w:rPr>
          <w:rFonts w:cstheme="majorBidi"/>
          <w:szCs w:val="24"/>
        </w:rPr>
        <w:t>s search engine is another prominent example. It ranks and delivers search results based on a user</w:t>
      </w:r>
      <w:r w:rsidR="00F66963">
        <w:rPr>
          <w:rFonts w:cstheme="majorBidi"/>
          <w:szCs w:val="24"/>
        </w:rPr>
        <w:t>’</w:t>
      </w:r>
      <w:r w:rsidRPr="00F0240B">
        <w:rPr>
          <w:rFonts w:cstheme="majorBidi"/>
          <w:szCs w:val="24"/>
        </w:rPr>
        <w:t xml:space="preserve">s query using </w:t>
      </w:r>
      <w:r w:rsidR="00055FF2">
        <w:rPr>
          <w:rFonts w:cstheme="majorBidi"/>
          <w:szCs w:val="24"/>
        </w:rPr>
        <w:t>N</w:t>
      </w:r>
      <w:r w:rsidRPr="00F0240B">
        <w:rPr>
          <w:rFonts w:cstheme="majorBidi"/>
          <w:szCs w:val="24"/>
        </w:rPr>
        <w:t xml:space="preserve">arrow AI algorithms. These algorithms do not </w:t>
      </w:r>
      <w:r w:rsidR="00F66963">
        <w:rPr>
          <w:rFonts w:cstheme="majorBidi"/>
          <w:szCs w:val="24"/>
        </w:rPr>
        <w:t>“</w:t>
      </w:r>
      <w:r w:rsidRPr="00F0240B">
        <w:rPr>
          <w:rFonts w:cstheme="majorBidi"/>
          <w:szCs w:val="24"/>
        </w:rPr>
        <w:t>understand</w:t>
      </w:r>
      <w:r w:rsidR="00F66963">
        <w:rPr>
          <w:rFonts w:cstheme="majorBidi"/>
          <w:szCs w:val="24"/>
        </w:rPr>
        <w:t>”</w:t>
      </w:r>
      <w:r w:rsidRPr="00F0240B">
        <w:rPr>
          <w:rFonts w:cstheme="majorBidi"/>
          <w:szCs w:val="24"/>
        </w:rPr>
        <w:t xml:space="preserve"> the content; rather, they identify patterns, keywords, and other factors </w:t>
      </w:r>
      <w:proofErr w:type="gramStart"/>
      <w:r w:rsidRPr="00F0240B">
        <w:rPr>
          <w:rFonts w:cstheme="majorBidi"/>
          <w:szCs w:val="24"/>
        </w:rPr>
        <w:t>in order to</w:t>
      </w:r>
      <w:proofErr w:type="gramEnd"/>
      <w:r w:rsidRPr="00F0240B">
        <w:rPr>
          <w:rFonts w:cstheme="majorBidi"/>
          <w:szCs w:val="24"/>
        </w:rPr>
        <w:t xml:space="preserve"> provide relevant results.</w:t>
      </w:r>
    </w:p>
    <w:p w14:paraId="5390F1B0" w14:textId="23ABBCCF" w:rsidR="00F0240B" w:rsidRPr="00F0240B" w:rsidRDefault="00055FF2" w:rsidP="00F0240B">
      <w:pPr>
        <w:pStyle w:val="ListParagraph"/>
        <w:numPr>
          <w:ilvl w:val="0"/>
          <w:numId w:val="1"/>
        </w:numPr>
        <w:spacing w:line="259" w:lineRule="auto"/>
        <w:rPr>
          <w:rFonts w:cstheme="majorBidi"/>
          <w:b/>
          <w:bCs/>
          <w:szCs w:val="24"/>
        </w:rPr>
      </w:pPr>
      <w:r>
        <w:rPr>
          <w:rFonts w:cstheme="majorBidi"/>
          <w:b/>
          <w:bCs/>
          <w:szCs w:val="24"/>
        </w:rPr>
        <w:t>Strong AI</w:t>
      </w:r>
      <w:r w:rsidR="00F0240B" w:rsidRPr="00F0240B">
        <w:rPr>
          <w:rFonts w:cstheme="majorBidi"/>
          <w:b/>
          <w:bCs/>
          <w:szCs w:val="24"/>
        </w:rPr>
        <w:t>:</w:t>
      </w:r>
    </w:p>
    <w:p w14:paraId="7EA1E2C1" w14:textId="160344DD" w:rsidR="00F0240B" w:rsidRDefault="00055FF2" w:rsidP="00F0240B">
      <w:pPr>
        <w:spacing w:line="259" w:lineRule="auto"/>
        <w:ind w:left="720"/>
        <w:rPr>
          <w:rFonts w:cstheme="majorBidi"/>
          <w:szCs w:val="24"/>
        </w:rPr>
      </w:pPr>
      <w:r>
        <w:rPr>
          <w:rFonts w:cstheme="majorBidi"/>
          <w:szCs w:val="24"/>
        </w:rPr>
        <w:t>Strong AI</w:t>
      </w:r>
      <w:r w:rsidR="00F0240B" w:rsidRPr="00F0240B">
        <w:rPr>
          <w:rFonts w:cstheme="majorBidi"/>
          <w:szCs w:val="24"/>
        </w:rPr>
        <w:t xml:space="preserve"> is a theoretical form of machine intelligence that </w:t>
      </w:r>
      <w:r w:rsidR="00B67A3B">
        <w:rPr>
          <w:rFonts w:cstheme="majorBidi"/>
          <w:szCs w:val="24"/>
        </w:rPr>
        <w:t xml:space="preserve">is </w:t>
      </w:r>
      <w:r w:rsidR="00F0240B" w:rsidRPr="00F0240B">
        <w:rPr>
          <w:rFonts w:cstheme="majorBidi"/>
          <w:szCs w:val="24"/>
        </w:rPr>
        <w:t>equal</w:t>
      </w:r>
      <w:r w:rsidR="00B67A3B">
        <w:rPr>
          <w:rFonts w:cstheme="majorBidi"/>
          <w:szCs w:val="24"/>
        </w:rPr>
        <w:t xml:space="preserve"> to or is nearly equal to </w:t>
      </w:r>
      <w:r w:rsidR="00F0240B" w:rsidRPr="00F0240B">
        <w:rPr>
          <w:rFonts w:cstheme="majorBidi"/>
          <w:szCs w:val="24"/>
        </w:rPr>
        <w:t xml:space="preserve">human intelligence. It is also known as General AI or Full AI. A </w:t>
      </w:r>
      <w:r>
        <w:rPr>
          <w:rFonts w:cstheme="majorBidi"/>
          <w:szCs w:val="24"/>
        </w:rPr>
        <w:t>Strong AI</w:t>
      </w:r>
      <w:r w:rsidR="00F0240B" w:rsidRPr="00F0240B">
        <w:rPr>
          <w:rFonts w:cstheme="majorBidi"/>
          <w:szCs w:val="24"/>
        </w:rPr>
        <w:t xml:space="preserve"> system should be capable of understanding, learning, adapting, and implementing knowledge from one domain into another, </w:t>
      </w:r>
      <w:proofErr w:type="gramStart"/>
      <w:r w:rsidR="00F0240B" w:rsidRPr="00F0240B">
        <w:rPr>
          <w:rFonts w:cstheme="majorBidi"/>
          <w:szCs w:val="24"/>
        </w:rPr>
        <w:t>similar to</w:t>
      </w:r>
      <w:proofErr w:type="gramEnd"/>
      <w:r w:rsidR="00F0240B" w:rsidRPr="00F0240B">
        <w:rPr>
          <w:rFonts w:cstheme="majorBidi"/>
          <w:szCs w:val="24"/>
        </w:rPr>
        <w:t xml:space="preserve"> human intelligence. These systems would have consciousness, subjective experiences, and genuine comprehension.</w:t>
      </w:r>
    </w:p>
    <w:p w14:paraId="118AB830" w14:textId="4824029E" w:rsidR="00B87808" w:rsidRDefault="00055FF2" w:rsidP="00B551B3">
      <w:pPr>
        <w:spacing w:line="259" w:lineRule="auto"/>
        <w:ind w:left="720"/>
        <w:rPr>
          <w:rFonts w:cstheme="majorBidi"/>
          <w:szCs w:val="24"/>
        </w:rPr>
      </w:pPr>
      <w:r>
        <w:rPr>
          <w:rFonts w:cstheme="majorBidi"/>
          <w:szCs w:val="24"/>
        </w:rPr>
        <w:t>Strong AI</w:t>
      </w:r>
      <w:r w:rsidR="00B87808" w:rsidRPr="00B87808">
        <w:rPr>
          <w:rFonts w:cstheme="majorBidi"/>
          <w:szCs w:val="24"/>
        </w:rPr>
        <w:t xml:space="preserve"> has the capacity to carry out every cognitive job that a person is capable of, including comprehending natural language, spotting patterns, resolving challenging issues, and making judgments. They would also be capable of high-level cognitive functions including understanding, self-awareness, and others.</w:t>
      </w:r>
    </w:p>
    <w:p w14:paraId="6FB88CA9" w14:textId="58EE6904" w:rsidR="00B551B3" w:rsidRPr="00B551B3" w:rsidRDefault="00F0240B" w:rsidP="00B551B3">
      <w:pPr>
        <w:spacing w:line="259" w:lineRule="auto"/>
        <w:ind w:left="720"/>
        <w:rPr>
          <w:rFonts w:cstheme="majorBidi"/>
          <w:szCs w:val="24"/>
        </w:rPr>
      </w:pPr>
      <w:r w:rsidRPr="00F0240B">
        <w:rPr>
          <w:rFonts w:cstheme="majorBidi"/>
          <w:szCs w:val="24"/>
        </w:rPr>
        <w:lastRenderedPageBreak/>
        <w:t xml:space="preserve">Despite significant advances in AI research, the creation of a machine capable of </w:t>
      </w:r>
      <w:r w:rsidR="00605BBF" w:rsidRPr="00F0240B">
        <w:rPr>
          <w:rFonts w:cstheme="majorBidi"/>
          <w:szCs w:val="24"/>
        </w:rPr>
        <w:t>truly</w:t>
      </w:r>
      <w:r w:rsidRPr="00F0240B">
        <w:rPr>
          <w:rFonts w:cstheme="majorBidi"/>
          <w:szCs w:val="24"/>
        </w:rPr>
        <w:t xml:space="preserve"> </w:t>
      </w:r>
      <w:r w:rsidR="00055FF2">
        <w:rPr>
          <w:rFonts w:cstheme="majorBidi"/>
          <w:szCs w:val="24"/>
        </w:rPr>
        <w:t>Strong AI</w:t>
      </w:r>
      <w:r w:rsidRPr="00F0240B">
        <w:rPr>
          <w:rFonts w:cstheme="majorBidi"/>
          <w:szCs w:val="24"/>
        </w:rPr>
        <w:t xml:space="preserve"> remains a theoretical possibility. </w:t>
      </w:r>
      <w:r w:rsidR="00055FF2">
        <w:rPr>
          <w:rFonts w:cstheme="majorBidi"/>
          <w:szCs w:val="24"/>
        </w:rPr>
        <w:t>Strong AI</w:t>
      </w:r>
      <w:r w:rsidR="00B551B3" w:rsidRPr="00B551B3">
        <w:rPr>
          <w:rFonts w:cstheme="majorBidi"/>
          <w:szCs w:val="24"/>
        </w:rPr>
        <w:t xml:space="preserve"> is difficult to create because of technological challenges as well as ethical and philosophical </w:t>
      </w:r>
      <w:r w:rsidR="00605BBF" w:rsidRPr="00B551B3">
        <w:rPr>
          <w:rFonts w:cstheme="majorBidi"/>
          <w:szCs w:val="24"/>
        </w:rPr>
        <w:t>issues</w:t>
      </w:r>
      <w:r w:rsidR="00605BBF">
        <w:rPr>
          <w:rFonts w:cstheme="majorBidi"/>
          <w:szCs w:val="24"/>
        </w:rPr>
        <w:t>.</w:t>
      </w:r>
    </w:p>
    <w:p w14:paraId="4E39AB82" w14:textId="56EE6091" w:rsidR="00F0240B" w:rsidRDefault="00B551B3" w:rsidP="00B551B3">
      <w:pPr>
        <w:spacing w:line="259" w:lineRule="auto"/>
        <w:ind w:left="720"/>
        <w:rPr>
          <w:rFonts w:cstheme="majorBidi"/>
          <w:szCs w:val="24"/>
        </w:rPr>
      </w:pPr>
      <w:r w:rsidRPr="00B551B3">
        <w:rPr>
          <w:rFonts w:cstheme="majorBidi"/>
          <w:szCs w:val="24"/>
        </w:rPr>
        <w:t xml:space="preserve">One of the theories relating to </w:t>
      </w:r>
      <w:r w:rsidR="00055FF2">
        <w:rPr>
          <w:rFonts w:cstheme="majorBidi"/>
          <w:szCs w:val="24"/>
        </w:rPr>
        <w:t>Strong AI</w:t>
      </w:r>
      <w:r w:rsidRPr="00B551B3">
        <w:rPr>
          <w:rFonts w:cstheme="majorBidi"/>
          <w:szCs w:val="24"/>
        </w:rPr>
        <w:t xml:space="preserve"> is the Turing Test, which</w:t>
      </w:r>
      <w:r w:rsidR="00F0240B" w:rsidRPr="00F0240B">
        <w:rPr>
          <w:rFonts w:cstheme="majorBidi"/>
          <w:szCs w:val="24"/>
        </w:rPr>
        <w:t xml:space="preserve"> is a method for determining whether a machine</w:t>
      </w:r>
      <w:r w:rsidR="00F66963">
        <w:rPr>
          <w:rFonts w:cstheme="majorBidi"/>
          <w:szCs w:val="24"/>
        </w:rPr>
        <w:t>’</w:t>
      </w:r>
      <w:r w:rsidR="00F0240B" w:rsidRPr="00F0240B">
        <w:rPr>
          <w:rFonts w:cstheme="majorBidi"/>
          <w:szCs w:val="24"/>
        </w:rPr>
        <w:t xml:space="preserve">s intelligence is indistinguishable from that of a human. While some AI systems have been said to </w:t>
      </w:r>
      <w:r w:rsidR="00F66963">
        <w:rPr>
          <w:rFonts w:cstheme="majorBidi"/>
          <w:szCs w:val="24"/>
        </w:rPr>
        <w:t>“</w:t>
      </w:r>
      <w:r w:rsidR="00F0240B" w:rsidRPr="00F0240B">
        <w:rPr>
          <w:rFonts w:cstheme="majorBidi"/>
          <w:szCs w:val="24"/>
        </w:rPr>
        <w:t>pass</w:t>
      </w:r>
      <w:r w:rsidR="00F66963">
        <w:rPr>
          <w:rFonts w:cstheme="majorBidi"/>
          <w:szCs w:val="24"/>
        </w:rPr>
        <w:t>”</w:t>
      </w:r>
      <w:r w:rsidR="00F0240B" w:rsidRPr="00F0240B">
        <w:rPr>
          <w:rFonts w:cstheme="majorBidi"/>
          <w:szCs w:val="24"/>
        </w:rPr>
        <w:t xml:space="preserve"> the Turing Test in limited contexts, no AI system has attained the level of cognitive ability and comprehension associated with </w:t>
      </w:r>
      <w:r w:rsidR="00055FF2">
        <w:rPr>
          <w:rFonts w:cstheme="majorBidi"/>
          <w:szCs w:val="24"/>
        </w:rPr>
        <w:t>Strong AI</w:t>
      </w:r>
      <w:r w:rsidR="00F0240B" w:rsidRPr="00F0240B">
        <w:rPr>
          <w:rFonts w:cstheme="majorBidi"/>
          <w:szCs w:val="24"/>
        </w:rPr>
        <w:t>.</w:t>
      </w:r>
    </w:p>
    <w:p w14:paraId="7FD05317" w14:textId="78CD0381" w:rsidR="00F0240B" w:rsidRPr="00F0240B" w:rsidRDefault="00F0240B" w:rsidP="00F0240B">
      <w:pPr>
        <w:spacing w:line="259" w:lineRule="auto"/>
        <w:rPr>
          <w:rFonts w:cstheme="majorBidi"/>
          <w:szCs w:val="24"/>
        </w:rPr>
      </w:pPr>
      <w:r w:rsidRPr="00F0240B">
        <w:rPr>
          <w:rFonts w:cstheme="majorBidi"/>
          <w:szCs w:val="24"/>
        </w:rPr>
        <w:t xml:space="preserve">Finally, the primary distinction between weak and </w:t>
      </w:r>
      <w:r w:rsidR="00055FF2">
        <w:rPr>
          <w:rFonts w:cstheme="majorBidi"/>
          <w:szCs w:val="24"/>
        </w:rPr>
        <w:t>Strong AI</w:t>
      </w:r>
      <w:r w:rsidRPr="00F0240B">
        <w:rPr>
          <w:rFonts w:cstheme="majorBidi"/>
          <w:szCs w:val="24"/>
        </w:rPr>
        <w:t xml:space="preserve"> is in their cognitive abilities. While impressive and increasingly capable, </w:t>
      </w:r>
      <w:r w:rsidR="00055FF2">
        <w:rPr>
          <w:rFonts w:cstheme="majorBidi"/>
          <w:szCs w:val="24"/>
        </w:rPr>
        <w:t>Weak AI</w:t>
      </w:r>
      <w:r w:rsidRPr="00F0240B">
        <w:rPr>
          <w:rFonts w:cstheme="majorBidi"/>
          <w:szCs w:val="24"/>
        </w:rPr>
        <w:t xml:space="preserve"> is limited to specific tasks and cannot truly understand or learn beyond its programming. </w:t>
      </w:r>
      <w:r w:rsidR="00055FF2">
        <w:rPr>
          <w:rFonts w:cstheme="majorBidi"/>
          <w:szCs w:val="24"/>
        </w:rPr>
        <w:t>Strong AI</w:t>
      </w:r>
      <w:r w:rsidRPr="00F0240B">
        <w:rPr>
          <w:rFonts w:cstheme="majorBidi"/>
          <w:szCs w:val="24"/>
        </w:rPr>
        <w:t>, on the other hand, would have cognitive abilities comparable to humans, including genuine understanding, learning capabilities, and consciousness.</w:t>
      </w:r>
    </w:p>
    <w:p w14:paraId="26CDC3BF" w14:textId="566D387A" w:rsidR="00D528E7" w:rsidRDefault="00D528E7" w:rsidP="00D528E7">
      <w:pPr>
        <w:spacing w:line="259" w:lineRule="auto"/>
        <w:rPr>
          <w:rFonts w:cstheme="majorBidi"/>
          <w:b/>
          <w:bCs/>
          <w:szCs w:val="24"/>
        </w:rPr>
      </w:pPr>
      <w:bookmarkStart w:id="5" w:name="_Toc137928765"/>
      <w:r w:rsidRPr="00D46515">
        <w:rPr>
          <w:rStyle w:val="Heading2Char"/>
          <w:rFonts w:asciiTheme="majorBidi" w:hAnsiTheme="majorBidi"/>
          <w:b/>
          <w:bCs/>
          <w:color w:val="auto"/>
          <w:sz w:val="24"/>
          <w:szCs w:val="24"/>
        </w:rPr>
        <w:t>Applications of AI Systems in Solving Real-World Problems</w:t>
      </w:r>
      <w:bookmarkEnd w:id="5"/>
      <w:r w:rsidR="00D46515" w:rsidRPr="00D46515">
        <w:rPr>
          <w:rFonts w:cstheme="majorBidi"/>
          <w:b/>
          <w:bCs/>
          <w:szCs w:val="24"/>
        </w:rPr>
        <w:t>:</w:t>
      </w:r>
    </w:p>
    <w:p w14:paraId="77FFF67E" w14:textId="0460327E" w:rsidR="00D46515" w:rsidRDefault="00F66963" w:rsidP="00D528E7">
      <w:pPr>
        <w:spacing w:line="259" w:lineRule="auto"/>
        <w:rPr>
          <w:rFonts w:cstheme="majorBidi"/>
          <w:szCs w:val="24"/>
        </w:rPr>
      </w:pPr>
      <w:r>
        <w:rPr>
          <w:rFonts w:cstheme="majorBidi"/>
          <w:szCs w:val="24"/>
        </w:rPr>
        <w:t>Artificial Intelligence</w:t>
      </w:r>
      <w:r w:rsidR="00203FAC" w:rsidRPr="00203FAC">
        <w:rPr>
          <w:rFonts w:cstheme="majorBidi"/>
          <w:szCs w:val="24"/>
        </w:rPr>
        <w:t xml:space="preserve"> is becoming an increasingly significant component of many businesses as AI</w:t>
      </w:r>
      <w:r>
        <w:rPr>
          <w:rFonts w:cstheme="majorBidi"/>
          <w:szCs w:val="24"/>
        </w:rPr>
        <w:t>’</w:t>
      </w:r>
      <w:r w:rsidR="00203FAC" w:rsidRPr="00203FAC">
        <w:rPr>
          <w:rFonts w:cstheme="majorBidi"/>
          <w:szCs w:val="24"/>
        </w:rPr>
        <w:t xml:space="preserve">s capacity to learn, adapt, and make </w:t>
      </w:r>
      <w:r w:rsidR="00CE4EEE">
        <w:rPr>
          <w:rFonts w:cstheme="majorBidi"/>
          <w:szCs w:val="24"/>
        </w:rPr>
        <w:t>predictions</w:t>
      </w:r>
      <w:r w:rsidR="00203FAC" w:rsidRPr="00203FAC">
        <w:rPr>
          <w:rFonts w:cstheme="majorBidi"/>
          <w:szCs w:val="24"/>
        </w:rPr>
        <w:t xml:space="preserve"> has created new opportunities across a range of sectors</w:t>
      </w:r>
      <w:r w:rsidR="00CE4EEE">
        <w:rPr>
          <w:rFonts w:cstheme="majorBidi"/>
          <w:szCs w:val="24"/>
        </w:rPr>
        <w:t>.</w:t>
      </w:r>
    </w:p>
    <w:p w14:paraId="116F5B8A" w14:textId="4FBE8DD0" w:rsidR="00E63C42" w:rsidRPr="00E63C42" w:rsidRDefault="00E63C42" w:rsidP="00E63C42">
      <w:pPr>
        <w:pStyle w:val="ListParagraph"/>
        <w:numPr>
          <w:ilvl w:val="0"/>
          <w:numId w:val="1"/>
        </w:numPr>
        <w:spacing w:line="259" w:lineRule="auto"/>
        <w:rPr>
          <w:rFonts w:cstheme="majorBidi"/>
          <w:b/>
          <w:bCs/>
          <w:szCs w:val="24"/>
        </w:rPr>
      </w:pPr>
      <w:r w:rsidRPr="00E63C42">
        <w:rPr>
          <w:rFonts w:cstheme="majorBidi"/>
          <w:b/>
          <w:bCs/>
          <w:szCs w:val="24"/>
        </w:rPr>
        <w:t>Healthcare:</w:t>
      </w:r>
      <w:r w:rsidR="00547CB7">
        <w:rPr>
          <w:rFonts w:cstheme="majorBidi"/>
          <w:b/>
          <w:bCs/>
          <w:szCs w:val="24"/>
        </w:rPr>
        <w:t xml:space="preserve"> </w:t>
      </w:r>
      <w:r w:rsidR="00547CB7">
        <w:rPr>
          <w:rFonts w:cstheme="majorBidi"/>
          <w:b/>
          <w:bCs/>
          <w:szCs w:val="24"/>
        </w:rPr>
        <w:fldChar w:fldCharType="begin" w:fldLock="1"/>
      </w:r>
      <w:r w:rsidR="00E7501A">
        <w:rPr>
          <w:rFonts w:cstheme="majorBidi"/>
          <w:b/>
          <w:bCs/>
          <w:szCs w:val="24"/>
        </w:rPr>
        <w:instrText>ADDIN CSL_CITATION {"citationItems":[{"id":"ITEM-1","itemData":{"URL":"https://www.arm.com/glossary/ai-in-healthcare","accessed":{"date-parts":[["2023","6","1"]]},"author":[{"dropping-particle":"","family":"ARM","given":"","non-dropping-particle":"","parse-names":false,"suffix":""}],"container-title":"ARM","id":"ITEM-1","issued":{"date-parts":[["2020"]]},"title":"What Is AI in Healthcare? – Arm®","type":"webpage"},"uris":["http://www.mendeley.com/documents/?uuid=616a8ed8-3b57-32a3-9c96-f9d98dec8975"]},{"id":"ITEM-2","itemData":{"DOI":"10.7861/futurehosp.6-2-94","ISSN":"2514-6645","PMID":"31363513","URL":"https://www.ncbi.nlm.nih.gov/pmc/articles/PMC6616181/","abstract":"The complexity and rise of data in healthcare means that artificial intelligence (AI) will increasingly be applied within the field. Several types of AI are already being employed by payers and providers of care, and life sciences companies. The key categories of applications involve diagnosis and treatment recommendations, patient engagement and adherence, and administrative activities. Although there are many instances in which AI can perform healthcare tasks as well or better than humans, implementation factors will prevent large-scale automation of healthcare professional jobs for a considerable period. Ethical issues in the application of AI to healthcare are also discussed.","accessed":{"date-parts":[["2023","6","1"]]},"author":[{"dropping-particle":"","family":"Davenport","given":"Thomas","non-dropping-particle":"","parse-names":false,"suffix":""},{"dropping-particle":"","family":"Kalakota","given":"Ravi","non-dropping-particle":"","parse-names":false,"suffix":""}],"container-title":"Future Healthcare Journal","id":"ITEM-2","issue":"2","issued":{"date-parts":[["2019"]]},"page":"94-98","title":"The potential for artificial intelligence in healthcare","type":"webpage","volume":"6"},"uris":["http://www.mendeley.com/documents/?uuid=a164a15f-9286-3544-8d3d-abc0ae517dbd"]},{"id":"ITEM-3","itemData":{"URL":"https://www.foreseemed.com/artificial-intelligence-in-healthcare","abstract":"he artificial intelligence (AI) technologies becoming ever present in modern business and everyday life is also steadily being applied to healthcare. The use of artificial intelligence in healthcare has the potential to assist healthcare providers in many aspects of patient care and administrative processes, helping them improve upon existing solutions and overcome challenges faster. Most AI and healthcare technologies have strong relevance to the healthcare field, but the tactics they support can vary significantly between hospitals and other healthcare organizations. And while some articles on artificial intelligence in healthcare suggest that the use of artificial intelligence in healthcare can perform just as well or better than humans at certain procedures, such as diagnosing disease, it will be a significant number of years before AI in healthcare replaces humans for a broad range of medical tasks.","accessed":{"date-parts":[["2023","6","1"]]},"author":[{"dropping-particle":"","family":"Foresee Medical","given":"","non-dropping-particle":"","parse-names":false,"suffix":""}],"container-title":"Foresee Medical Blog","id":"ITEM-3","issued":{"date-parts":[["2021"]]},"title":"Artificial Intelligence (AI) In Healthcare &amp; Hospitals","type":"webpage"},"uris":["http://www.mendeley.com/documents/?uuid=9158a04f-2769-3658-a9a5-60f6ea0debf2"]}],"mendeley":{"formattedCitation":"(Davenport and Kalakota, 2019; ARM, 2020; Foresee Medical, 2021)","plainTextFormattedCitation":"(Davenport and Kalakota, 2019; ARM, 2020; Foresee Medical, 2021)","previouslyFormattedCitation":"(Davenport and Kalakota, 2019; ARM, 2020; Foresee Medical, 2021)"},"properties":{"noteIndex":0},"schema":"https://github.com/citation-style-language/schema/raw/master/csl-citation.json"}</w:instrText>
      </w:r>
      <w:r w:rsidR="00547CB7">
        <w:rPr>
          <w:rFonts w:cstheme="majorBidi"/>
          <w:b/>
          <w:bCs/>
          <w:szCs w:val="24"/>
        </w:rPr>
        <w:fldChar w:fldCharType="separate"/>
      </w:r>
      <w:r w:rsidR="00547CB7" w:rsidRPr="00547CB7">
        <w:rPr>
          <w:rFonts w:cstheme="majorBidi"/>
          <w:bCs/>
          <w:noProof/>
          <w:szCs w:val="24"/>
        </w:rPr>
        <w:t>(Davenport and Kalakota, 2019; ARM, 2020; Foresee Medical, 2021)</w:t>
      </w:r>
      <w:r w:rsidR="00547CB7">
        <w:rPr>
          <w:rFonts w:cstheme="majorBidi"/>
          <w:b/>
          <w:bCs/>
          <w:szCs w:val="24"/>
        </w:rPr>
        <w:fldChar w:fldCharType="end"/>
      </w:r>
    </w:p>
    <w:p w14:paraId="5A1AF198" w14:textId="77777777" w:rsidR="002822DC" w:rsidRPr="002822DC" w:rsidRDefault="00E63C42" w:rsidP="002822DC">
      <w:pPr>
        <w:spacing w:line="259" w:lineRule="auto"/>
        <w:ind w:left="720"/>
        <w:rPr>
          <w:rFonts w:cstheme="majorBidi"/>
          <w:szCs w:val="24"/>
        </w:rPr>
      </w:pPr>
      <w:r w:rsidRPr="00E63C42">
        <w:rPr>
          <w:rFonts w:cstheme="majorBidi"/>
          <w:szCs w:val="24"/>
        </w:rPr>
        <w:t xml:space="preserve">AI has transformed the healthcare industry by improving diagnostic accuracy, improving patient outcomes, and facilitating preventive care. </w:t>
      </w:r>
      <w:r w:rsidR="002822DC" w:rsidRPr="002822DC">
        <w:rPr>
          <w:rFonts w:cstheme="majorBidi"/>
          <w:szCs w:val="24"/>
        </w:rPr>
        <w:t>Massive volumes of health data are combed through by AI algorithms to help with disease discovery, customized treatment planning, and drug discovery.</w:t>
      </w:r>
    </w:p>
    <w:p w14:paraId="6E39CFAD" w14:textId="0CEBD435" w:rsidR="00E63C42" w:rsidRPr="00E63C42" w:rsidRDefault="002822DC" w:rsidP="002822DC">
      <w:pPr>
        <w:spacing w:line="259" w:lineRule="auto"/>
        <w:ind w:left="720"/>
        <w:rPr>
          <w:rFonts w:cstheme="majorBidi"/>
          <w:szCs w:val="24"/>
        </w:rPr>
      </w:pPr>
      <w:r w:rsidRPr="002822DC">
        <w:rPr>
          <w:rFonts w:cstheme="majorBidi"/>
          <w:szCs w:val="24"/>
        </w:rPr>
        <w:t xml:space="preserve">For instance, </w:t>
      </w:r>
      <w:r w:rsidR="00F66963">
        <w:rPr>
          <w:rFonts w:cstheme="majorBidi"/>
          <w:szCs w:val="24"/>
        </w:rPr>
        <w:t xml:space="preserve">Machine Learning </w:t>
      </w:r>
      <w:r w:rsidRPr="002822DC">
        <w:rPr>
          <w:rFonts w:cstheme="majorBidi"/>
          <w:szCs w:val="24"/>
        </w:rPr>
        <w:t>models are used to spot patterns in X-ray</w:t>
      </w:r>
      <w:r w:rsidR="00B67A3B">
        <w:rPr>
          <w:rFonts w:cstheme="majorBidi"/>
          <w:szCs w:val="24"/>
        </w:rPr>
        <w:t>s</w:t>
      </w:r>
      <w:r w:rsidRPr="002822DC">
        <w:rPr>
          <w:rFonts w:cstheme="majorBidi"/>
          <w:szCs w:val="24"/>
        </w:rPr>
        <w:t xml:space="preserve"> and MRI scans, which enables the early identification of diseases like cancer.</w:t>
      </w:r>
      <w:r>
        <w:rPr>
          <w:rFonts w:cstheme="majorBidi"/>
          <w:szCs w:val="24"/>
        </w:rPr>
        <w:t xml:space="preserve"> </w:t>
      </w:r>
      <w:r w:rsidR="00E63C42" w:rsidRPr="00E63C42">
        <w:rPr>
          <w:rFonts w:cstheme="majorBidi"/>
          <w:szCs w:val="24"/>
        </w:rPr>
        <w:t>AI also powers telemedicine platforms, which provide virtual health consultations and monitoring, which was critical in the COVID-19 era.</w:t>
      </w:r>
    </w:p>
    <w:p w14:paraId="6AAB4638" w14:textId="6A916FBA" w:rsidR="00E63C42" w:rsidRDefault="00E63C42" w:rsidP="00E63C42">
      <w:pPr>
        <w:spacing w:line="259" w:lineRule="auto"/>
        <w:ind w:left="720"/>
        <w:rPr>
          <w:rFonts w:cstheme="majorBidi"/>
          <w:szCs w:val="24"/>
        </w:rPr>
      </w:pPr>
      <w:r w:rsidRPr="00E63C42">
        <w:rPr>
          <w:rFonts w:cstheme="majorBidi"/>
          <w:szCs w:val="24"/>
        </w:rPr>
        <w:t>Predictive analytics powered by AI is used for risk assessment and preventive care. AI can forecast potential health risks by analyzing a patient</w:t>
      </w:r>
      <w:r w:rsidR="00F66963">
        <w:rPr>
          <w:rFonts w:cstheme="majorBidi"/>
          <w:szCs w:val="24"/>
        </w:rPr>
        <w:t>’</w:t>
      </w:r>
      <w:r w:rsidRPr="00E63C42">
        <w:rPr>
          <w:rFonts w:cstheme="majorBidi"/>
          <w:szCs w:val="24"/>
        </w:rPr>
        <w:t>s medical history, lifestyle, and other relevant factors, allowing for early intervention and prevention.</w:t>
      </w:r>
    </w:p>
    <w:p w14:paraId="44EF9A21" w14:textId="654D70EE" w:rsidR="00E63C42" w:rsidRPr="00954319" w:rsidRDefault="00E63C42" w:rsidP="00954319">
      <w:pPr>
        <w:pStyle w:val="ListParagraph"/>
        <w:numPr>
          <w:ilvl w:val="0"/>
          <w:numId w:val="1"/>
        </w:numPr>
        <w:spacing w:line="259" w:lineRule="auto"/>
        <w:rPr>
          <w:rFonts w:cstheme="majorBidi"/>
          <w:b/>
          <w:bCs/>
          <w:szCs w:val="24"/>
        </w:rPr>
      </w:pPr>
      <w:r w:rsidRPr="00954319">
        <w:rPr>
          <w:rFonts w:cstheme="majorBidi"/>
          <w:b/>
          <w:bCs/>
          <w:szCs w:val="24"/>
        </w:rPr>
        <w:t>Manufacturing:</w:t>
      </w:r>
      <w:r w:rsidR="00E7501A">
        <w:rPr>
          <w:rFonts w:cstheme="majorBidi"/>
          <w:b/>
          <w:bCs/>
          <w:szCs w:val="24"/>
        </w:rPr>
        <w:t xml:space="preserve"> </w:t>
      </w:r>
      <w:r w:rsidR="00E7501A">
        <w:rPr>
          <w:rFonts w:cstheme="majorBidi"/>
          <w:b/>
          <w:bCs/>
          <w:szCs w:val="24"/>
        </w:rPr>
        <w:fldChar w:fldCharType="begin" w:fldLock="1"/>
      </w:r>
      <w:r w:rsidR="00E7501A">
        <w:rPr>
          <w:rFonts w:cstheme="majorBidi"/>
          <w:b/>
          <w:bCs/>
          <w:szCs w:val="24"/>
        </w:rPr>
        <w:instrText>ADDIN CSL_CITATION {"citationItems":[{"id":"ITEM-1","itemData":{"URL":"https://www.altexsoft.com/blog/ai-manufacturing/","accessed":{"date-parts":[["2023","6","1"]]},"author":[{"dropping-particle":"","family":"AltexSoft","given":"","non-dropping-particle":"","parse-names":false,"suffix":""}],"container-title":"AltexSoft","id":"ITEM-1","issued":{"date-parts":[["2022"]]},"title":"AI in Manufacturing: 5 Use Cases","type":"webpage"},"uris":["http://www.mendeley.com/documents/?uuid=51ca0c42-9173-3812-bf8f-7d9b167e0d75"]},{"id":"ITEM-2","itemData":{"URL":"https://www.simplilearn.com/growing-role-of-ai-in-manufacturing-industry-article#:~:text=Artificial intelligence (AI) can be,forecasting and less material waste.","accessed":{"date-parts":[["2023","6","1"]]},"author":[{"dropping-particle":"","family":"Simplilearn","given":"","non-dropping-particle":"","parse-names":false,"suffix":""}],"container-title":"Simplilearn","id":"ITEM-2","issued":{"date-parts":[["2023"]]},"title":"AI in Manufacturing: Here's Everything You Should Know","type":"webpage"},"uris":["http://www.mendeley.com/documents/?uuid=d3876320-5ab6-30f3-8f23-07deb4b56926"]}],"mendeley":{"formattedCitation":"(AltexSoft, 2022; Simplilearn, 2023)","plainTextFormattedCitation":"(AltexSoft, 2022; Simplilearn, 2023)","previouslyFormattedCitation":"(AltexSoft, 2022; Simplilearn, 2023)"},"properties":{"noteIndex":0},"schema":"https://github.com/citation-style-language/schema/raw/master/csl-citation.json"}</w:instrText>
      </w:r>
      <w:r w:rsidR="00E7501A">
        <w:rPr>
          <w:rFonts w:cstheme="majorBidi"/>
          <w:b/>
          <w:bCs/>
          <w:szCs w:val="24"/>
        </w:rPr>
        <w:fldChar w:fldCharType="separate"/>
      </w:r>
      <w:r w:rsidR="00E7501A" w:rsidRPr="00E7501A">
        <w:rPr>
          <w:rFonts w:cstheme="majorBidi"/>
          <w:bCs/>
          <w:noProof/>
          <w:szCs w:val="24"/>
        </w:rPr>
        <w:t>(AltexSoft, 2022; Simplilearn, 2023)</w:t>
      </w:r>
      <w:r w:rsidR="00E7501A">
        <w:rPr>
          <w:rFonts w:cstheme="majorBidi"/>
          <w:b/>
          <w:bCs/>
          <w:szCs w:val="24"/>
        </w:rPr>
        <w:fldChar w:fldCharType="end"/>
      </w:r>
    </w:p>
    <w:p w14:paraId="4835540D" w14:textId="57FD2755" w:rsidR="00954319" w:rsidRPr="00954319" w:rsidRDefault="00F66963" w:rsidP="00954319">
      <w:pPr>
        <w:spacing w:line="259" w:lineRule="auto"/>
        <w:ind w:left="720"/>
        <w:rPr>
          <w:rFonts w:cstheme="majorBidi"/>
          <w:szCs w:val="24"/>
        </w:rPr>
      </w:pPr>
      <w:r>
        <w:rPr>
          <w:rFonts w:cstheme="majorBidi"/>
          <w:szCs w:val="24"/>
        </w:rPr>
        <w:t>Artificial Intelligence</w:t>
      </w:r>
      <w:r w:rsidR="00954319" w:rsidRPr="00954319">
        <w:rPr>
          <w:rFonts w:cstheme="majorBidi"/>
          <w:szCs w:val="24"/>
        </w:rPr>
        <w:t xml:space="preserve"> in manufacturing improves productivity, safety, and efficiency. Predictive maintenance systems powered by AI predict equipment failures before they occur, reducing downtime and saving money. AI algorithms also optimize production planning, ensuring resource efficiency.</w:t>
      </w:r>
    </w:p>
    <w:p w14:paraId="6F3A9E5B" w14:textId="5D52F189" w:rsidR="00954319" w:rsidRDefault="00AB7211" w:rsidP="00954319">
      <w:pPr>
        <w:spacing w:line="259" w:lineRule="auto"/>
        <w:ind w:left="720"/>
        <w:rPr>
          <w:rFonts w:cstheme="majorBidi"/>
          <w:szCs w:val="24"/>
        </w:rPr>
      </w:pPr>
      <w:r w:rsidRPr="00AB7211">
        <w:rPr>
          <w:rFonts w:cstheme="majorBidi"/>
          <w:szCs w:val="24"/>
        </w:rPr>
        <w:t xml:space="preserve">Additionally, AI makes it possible to automate complicated processes. For instance, collaborative </w:t>
      </w:r>
      <w:r w:rsidR="00B67A3B">
        <w:rPr>
          <w:rFonts w:cstheme="majorBidi"/>
          <w:szCs w:val="24"/>
        </w:rPr>
        <w:t>robots</w:t>
      </w:r>
      <w:r w:rsidRPr="00AB7211">
        <w:rPr>
          <w:rFonts w:cstheme="majorBidi"/>
          <w:szCs w:val="24"/>
        </w:rPr>
        <w:t xml:space="preserve"> may work alongside human operators to do </w:t>
      </w:r>
      <w:r w:rsidR="00B67A3B">
        <w:rPr>
          <w:rFonts w:cstheme="majorBidi"/>
          <w:szCs w:val="24"/>
        </w:rPr>
        <w:t>tiring, dangerous and repetitive</w:t>
      </w:r>
      <w:r w:rsidRPr="00AB7211">
        <w:rPr>
          <w:rFonts w:cstheme="majorBidi"/>
          <w:szCs w:val="24"/>
        </w:rPr>
        <w:t xml:space="preserve"> chores, freeing up the human workforce for more difficult jobs.</w:t>
      </w:r>
      <w:r w:rsidR="00954319" w:rsidRPr="00954319">
        <w:rPr>
          <w:rFonts w:cstheme="majorBidi"/>
          <w:szCs w:val="24"/>
        </w:rPr>
        <w:t xml:space="preserve"> AI-powered </w:t>
      </w:r>
      <w:r w:rsidR="00954319" w:rsidRPr="00954319">
        <w:rPr>
          <w:rFonts w:cstheme="majorBidi"/>
          <w:szCs w:val="24"/>
        </w:rPr>
        <w:lastRenderedPageBreak/>
        <w:t>quality control systems inspect products automatically, detecting defects faster and more accurately than human inspectors.</w:t>
      </w:r>
    </w:p>
    <w:p w14:paraId="57896AE6" w14:textId="4AB6DF73" w:rsidR="00E63C42" w:rsidRPr="00954319" w:rsidRDefault="00E63C42" w:rsidP="00954319">
      <w:pPr>
        <w:pStyle w:val="ListParagraph"/>
        <w:numPr>
          <w:ilvl w:val="0"/>
          <w:numId w:val="1"/>
        </w:numPr>
        <w:spacing w:line="259" w:lineRule="auto"/>
        <w:rPr>
          <w:rFonts w:cstheme="majorBidi"/>
          <w:b/>
          <w:bCs/>
          <w:szCs w:val="24"/>
        </w:rPr>
      </w:pPr>
      <w:r w:rsidRPr="00954319">
        <w:rPr>
          <w:rFonts w:cstheme="majorBidi"/>
          <w:b/>
          <w:bCs/>
          <w:szCs w:val="24"/>
        </w:rPr>
        <w:t>Banking and Finance:</w:t>
      </w:r>
      <w:r w:rsidR="00E7501A">
        <w:rPr>
          <w:rFonts w:cstheme="majorBidi"/>
          <w:b/>
          <w:bCs/>
          <w:szCs w:val="24"/>
        </w:rPr>
        <w:t xml:space="preserve"> </w:t>
      </w:r>
      <w:r w:rsidR="00E7501A">
        <w:rPr>
          <w:rFonts w:cstheme="majorBidi"/>
          <w:b/>
          <w:bCs/>
          <w:szCs w:val="24"/>
        </w:rPr>
        <w:fldChar w:fldCharType="begin" w:fldLock="1"/>
      </w:r>
      <w:r w:rsidR="001E6F03">
        <w:rPr>
          <w:rFonts w:cstheme="majorBidi"/>
          <w:b/>
          <w:bCs/>
          <w:szCs w:val="24"/>
        </w:rPr>
        <w:instrText>ADDIN CSL_CITATION {"citationItems":[{"id":"ITEM-1","itemData":{"DOI":"10.1002/9781119551966.ch1","ISBN":"9781119551966","URL":"https://www.forbes.com/sites/forbesbusinesscouncil/2023/03/20/the-future-of-ai-in-banking/?sh=140487515ed5","abstract":"10.1002/9781119551966.ch1","accessed":{"date-parts":[["2023","6","1"]]},"author":[{"dropping-particle":"","family":"Ng","given":"Chee‐We","non-dropping-particle":"","parse-names":false,"suffix":""}],"container-title":"The AI Book","id":"ITEM-1","issued":{"date-parts":[["2020"]]},"page":"6-8","title":"The Future of AI in Finance","type":"webpage"},"uris":["http://www.mendeley.com/documents/?uuid=9a6a8379-d817-38a7-8722-1d58d4830944"]},{"id":"ITEM-2","itemData":{"URL":"https://appinventiv.com/blog/ai-in-banking/","abstract":"https://appinventiv.com/blog/ai-in-banking/","accessed":{"date-parts":[["2023","6","1"]]},"author":[{"dropping-particle":"","family":"Saurabagh","given":"Singh","non-dropping-particle":"","parse-names":false,"suffix":""}],"container-title":"appinventiv","id":"ITEM-2","issued":{"date-parts":[["2022"]]},"title":"AI in banking - How artificial intelligence is used in banks","type":"webpage"},"uris":["http://www.mendeley.com/documents/?uuid=d26eb162-2297-3689-a8c4-71d274f91a1a"]}],"mendeley":{"formattedCitation":"(Ng, 2020; Saurabagh, 2022)","plainTextFormattedCitation":"(Ng, 2020; Saurabagh, 2022)","previouslyFormattedCitation":"(Ng, 2020; Saurabagh, 2022)"},"properties":{"noteIndex":0},"schema":"https://github.com/citation-style-language/schema/raw/master/csl-citation.json"}</w:instrText>
      </w:r>
      <w:r w:rsidR="00E7501A">
        <w:rPr>
          <w:rFonts w:cstheme="majorBidi"/>
          <w:b/>
          <w:bCs/>
          <w:szCs w:val="24"/>
        </w:rPr>
        <w:fldChar w:fldCharType="separate"/>
      </w:r>
      <w:r w:rsidR="00E7501A" w:rsidRPr="00E7501A">
        <w:rPr>
          <w:rFonts w:cstheme="majorBidi"/>
          <w:bCs/>
          <w:noProof/>
          <w:szCs w:val="24"/>
        </w:rPr>
        <w:t>(Ng, 2020; Saurabagh, 2022)</w:t>
      </w:r>
      <w:r w:rsidR="00E7501A">
        <w:rPr>
          <w:rFonts w:cstheme="majorBidi"/>
          <w:b/>
          <w:bCs/>
          <w:szCs w:val="24"/>
        </w:rPr>
        <w:fldChar w:fldCharType="end"/>
      </w:r>
    </w:p>
    <w:p w14:paraId="42B2B89A" w14:textId="77777777" w:rsidR="00954319" w:rsidRPr="00954319" w:rsidRDefault="00954319" w:rsidP="00954319">
      <w:pPr>
        <w:spacing w:line="259" w:lineRule="auto"/>
        <w:ind w:left="720"/>
        <w:rPr>
          <w:rFonts w:cstheme="majorBidi"/>
          <w:szCs w:val="24"/>
        </w:rPr>
      </w:pPr>
      <w:r w:rsidRPr="00954319">
        <w:rPr>
          <w:rFonts w:cstheme="majorBidi"/>
          <w:szCs w:val="24"/>
        </w:rPr>
        <w:t>AI improves customer service, risk management, and fraud detection in the banking sector. AI chatbots handle customer inquiries around the clock, providing immediate assistance and freeing up human agents for more complex issues.</w:t>
      </w:r>
    </w:p>
    <w:p w14:paraId="5D60C662" w14:textId="63C8440D" w:rsidR="00954319" w:rsidRPr="00954319" w:rsidRDefault="00954319" w:rsidP="00954319">
      <w:pPr>
        <w:spacing w:line="259" w:lineRule="auto"/>
        <w:ind w:left="720"/>
        <w:rPr>
          <w:rFonts w:cstheme="majorBidi"/>
          <w:szCs w:val="24"/>
        </w:rPr>
      </w:pPr>
      <w:r w:rsidRPr="00954319">
        <w:rPr>
          <w:rFonts w:cstheme="majorBidi"/>
          <w:szCs w:val="24"/>
        </w:rPr>
        <w:t>Credit risk is assessed by AI systems by examining applicants</w:t>
      </w:r>
      <w:r w:rsidR="00F66963">
        <w:rPr>
          <w:rFonts w:cstheme="majorBidi"/>
          <w:szCs w:val="24"/>
        </w:rPr>
        <w:t>’</w:t>
      </w:r>
      <w:r w:rsidRPr="00954319">
        <w:rPr>
          <w:rFonts w:cstheme="majorBidi"/>
          <w:szCs w:val="24"/>
        </w:rPr>
        <w:t xml:space="preserve"> financial history, current debts, and market trends. AI also detects fraudulent transactions by learning to recognize patterns that indicate fraudulent activity, thereby improving banking system security and trust.</w:t>
      </w:r>
    </w:p>
    <w:p w14:paraId="69A99C89" w14:textId="64A780A8" w:rsidR="00954319" w:rsidRDefault="00954319" w:rsidP="00954319">
      <w:pPr>
        <w:spacing w:line="259" w:lineRule="auto"/>
        <w:ind w:left="720"/>
        <w:rPr>
          <w:rFonts w:cstheme="majorBidi"/>
          <w:szCs w:val="24"/>
        </w:rPr>
      </w:pPr>
      <w:r w:rsidRPr="00954319">
        <w:rPr>
          <w:rFonts w:cstheme="majorBidi"/>
          <w:szCs w:val="24"/>
        </w:rPr>
        <w:t>In financial markets, AI-driven algorithmic trading systems analyze market trends, news, and other data to make real-time buying and selling decisions, often yielding higher returns than traditional trading methods.</w:t>
      </w:r>
    </w:p>
    <w:p w14:paraId="315E7405" w14:textId="34744A38" w:rsidR="00E63C42" w:rsidRPr="00954319" w:rsidRDefault="00E63C42" w:rsidP="00954319">
      <w:pPr>
        <w:pStyle w:val="ListParagraph"/>
        <w:numPr>
          <w:ilvl w:val="0"/>
          <w:numId w:val="1"/>
        </w:numPr>
        <w:spacing w:line="259" w:lineRule="auto"/>
        <w:rPr>
          <w:rFonts w:cstheme="majorBidi"/>
          <w:b/>
          <w:bCs/>
          <w:szCs w:val="24"/>
        </w:rPr>
      </w:pPr>
      <w:r w:rsidRPr="00954319">
        <w:rPr>
          <w:rFonts w:cstheme="majorBidi"/>
          <w:b/>
          <w:bCs/>
          <w:szCs w:val="24"/>
        </w:rPr>
        <w:t>Entertainment and Gaming:</w:t>
      </w:r>
      <w:r w:rsidR="001E6F03">
        <w:rPr>
          <w:rFonts w:cstheme="majorBidi"/>
          <w:b/>
          <w:bCs/>
          <w:szCs w:val="24"/>
        </w:rPr>
        <w:t xml:space="preserve"> </w:t>
      </w:r>
      <w:r w:rsidR="001E6F03">
        <w:rPr>
          <w:rFonts w:cstheme="majorBidi"/>
          <w:b/>
          <w:bCs/>
          <w:szCs w:val="24"/>
        </w:rPr>
        <w:fldChar w:fldCharType="begin" w:fldLock="1"/>
      </w:r>
      <w:r w:rsidR="00381717">
        <w:rPr>
          <w:rFonts w:cstheme="majorBidi"/>
          <w:b/>
          <w:bCs/>
          <w:szCs w:val="24"/>
        </w:rPr>
        <w:instrText>ADDIN CSL_CITATION {"citationItems":[{"id":"ITEM-1","itemData":{"URL":"https://www.arm.com/glossary/ai-in-gaming","accessed":{"date-parts":[["2023","6","1"]]},"author":[{"dropping-particle":"","family":"ARM","given":"","non-dropping-particle":"","parse-names":false,"suffix":""}],"container-title":"ARM","id":"ITEM-1","issued":{"date-parts":[["2022"]]},"title":"What Is AI in Gaming? – Arm®","type":"webpage"},"uris":["http://www.mendeley.com/documents/?uuid=83e228fa-0396-3564-89ca-89e4862a3d3e"]},{"id":"ITEM-2","itemData":{"URL":"https://www.engati.com/blog/ai-in-gaming","accessed":{"date-parts":[["2023","6","1"]]},"author":[{"dropping-particle":"","family":"Dsouza","given":"Jeremy","non-dropping-particle":"","parse-names":false,"suffix":""}],"container-title":"Enganti","id":"ITEM-2","issued":{"date-parts":[["2021"]]},"title":"AI in Gaming | 5 Innovations Changing The Future of Gaming","type":"webpage"},"uris":["http://www.mendeley.com/documents/?uuid=75112dde-0dcd-39b3-b792-1f25a9ef6489"]}],"mendeley":{"formattedCitation":"(Dsouza, 2021; ARM, 2022)","plainTextFormattedCitation":"(Dsouza, 2021; ARM, 2022)","previouslyFormattedCitation":"(Dsouza, 2021; ARM, 2022)"},"properties":{"noteIndex":0},"schema":"https://github.com/citation-style-language/schema/raw/master/csl-citation.json"}</w:instrText>
      </w:r>
      <w:r w:rsidR="001E6F03">
        <w:rPr>
          <w:rFonts w:cstheme="majorBidi"/>
          <w:b/>
          <w:bCs/>
          <w:szCs w:val="24"/>
        </w:rPr>
        <w:fldChar w:fldCharType="separate"/>
      </w:r>
      <w:r w:rsidR="001E6F03" w:rsidRPr="001E6F03">
        <w:rPr>
          <w:rFonts w:cstheme="majorBidi"/>
          <w:bCs/>
          <w:noProof/>
          <w:szCs w:val="24"/>
        </w:rPr>
        <w:t>(Dsouza, 2021; ARM, 2022)</w:t>
      </w:r>
      <w:r w:rsidR="001E6F03">
        <w:rPr>
          <w:rFonts w:cstheme="majorBidi"/>
          <w:b/>
          <w:bCs/>
          <w:szCs w:val="24"/>
        </w:rPr>
        <w:fldChar w:fldCharType="end"/>
      </w:r>
    </w:p>
    <w:p w14:paraId="2FB66436" w14:textId="13CDFCDD" w:rsidR="002822DC" w:rsidRPr="002822DC" w:rsidRDefault="00954319" w:rsidP="002822DC">
      <w:pPr>
        <w:spacing w:line="259" w:lineRule="auto"/>
        <w:ind w:left="720"/>
        <w:rPr>
          <w:rFonts w:cstheme="majorBidi"/>
          <w:szCs w:val="24"/>
        </w:rPr>
      </w:pPr>
      <w:r w:rsidRPr="00954319">
        <w:rPr>
          <w:rFonts w:cstheme="majorBidi"/>
          <w:szCs w:val="24"/>
        </w:rPr>
        <w:t xml:space="preserve">AI is transforming content creation, recommendation, and personalization in the entertainment industry. </w:t>
      </w:r>
      <w:r w:rsidR="00F66963">
        <w:rPr>
          <w:rFonts w:cstheme="majorBidi"/>
          <w:szCs w:val="24"/>
        </w:rPr>
        <w:t>Artificial Intelligence</w:t>
      </w:r>
      <w:r w:rsidR="002822DC" w:rsidRPr="002822DC">
        <w:rPr>
          <w:rFonts w:cstheme="majorBidi"/>
          <w:szCs w:val="24"/>
        </w:rPr>
        <w:t xml:space="preserve"> is used by streaming services like Netflix and Spotify to examine customers</w:t>
      </w:r>
      <w:r w:rsidR="00F66963">
        <w:rPr>
          <w:rFonts w:cstheme="majorBidi"/>
          <w:szCs w:val="24"/>
        </w:rPr>
        <w:t>’</w:t>
      </w:r>
      <w:r w:rsidR="002822DC" w:rsidRPr="002822DC">
        <w:rPr>
          <w:rFonts w:cstheme="majorBidi"/>
          <w:szCs w:val="24"/>
        </w:rPr>
        <w:t xml:space="preserve"> viewing and listening patterns and provide recommendations for material that will keep them interested.</w:t>
      </w:r>
    </w:p>
    <w:p w14:paraId="721BB3D8" w14:textId="3B8DD396" w:rsidR="00954319" w:rsidRPr="00954319" w:rsidRDefault="002822DC" w:rsidP="002822DC">
      <w:pPr>
        <w:spacing w:line="259" w:lineRule="auto"/>
        <w:ind w:left="720"/>
        <w:rPr>
          <w:rFonts w:cstheme="majorBidi"/>
          <w:szCs w:val="24"/>
        </w:rPr>
      </w:pPr>
      <w:r w:rsidRPr="002822DC">
        <w:rPr>
          <w:rFonts w:cstheme="majorBidi"/>
          <w:szCs w:val="24"/>
        </w:rPr>
        <w:t xml:space="preserve">In movies and video games, </w:t>
      </w:r>
      <w:r w:rsidR="00F66963">
        <w:rPr>
          <w:rFonts w:cstheme="majorBidi"/>
          <w:szCs w:val="24"/>
        </w:rPr>
        <w:t>Artificial Intelligence</w:t>
      </w:r>
      <w:r w:rsidRPr="002822DC">
        <w:rPr>
          <w:rFonts w:cstheme="majorBidi"/>
          <w:szCs w:val="24"/>
        </w:rPr>
        <w:t xml:space="preserve"> is also employed to create realistic visual effects and virtual characters. </w:t>
      </w:r>
      <w:r w:rsidR="00954319" w:rsidRPr="00954319">
        <w:rPr>
          <w:rFonts w:cstheme="majorBidi"/>
          <w:szCs w:val="24"/>
        </w:rPr>
        <w:t>AI-driven procedural generation creates vast and intricate virtual worlds in games, enhancing the gaming experience.</w:t>
      </w:r>
    </w:p>
    <w:p w14:paraId="39F0FDC9" w14:textId="2BCF5AF5" w:rsidR="00954319" w:rsidRDefault="00954319" w:rsidP="00954319">
      <w:pPr>
        <w:spacing w:line="259" w:lineRule="auto"/>
        <w:ind w:left="720"/>
        <w:rPr>
          <w:rFonts w:cstheme="majorBidi"/>
          <w:szCs w:val="24"/>
        </w:rPr>
      </w:pPr>
      <w:r w:rsidRPr="00954319">
        <w:rPr>
          <w:rFonts w:cstheme="majorBidi"/>
          <w:szCs w:val="24"/>
        </w:rPr>
        <w:t>Furthermore, AI enables the creation of intelligent Non-Player Characters (NPCs) in video games, increasing their realism and difficulty.</w:t>
      </w:r>
    </w:p>
    <w:p w14:paraId="32DF006B" w14:textId="3411517F" w:rsidR="00316EFA" w:rsidRDefault="00954319" w:rsidP="001E6F03">
      <w:pPr>
        <w:spacing w:line="259" w:lineRule="auto"/>
        <w:rPr>
          <w:rFonts w:cstheme="majorBidi"/>
          <w:szCs w:val="24"/>
        </w:rPr>
      </w:pPr>
      <w:r>
        <w:rPr>
          <w:rFonts w:cstheme="majorBidi"/>
          <w:szCs w:val="24"/>
        </w:rPr>
        <w:t>In conclusion</w:t>
      </w:r>
      <w:r w:rsidRPr="00954319">
        <w:rPr>
          <w:rFonts w:cstheme="majorBidi"/>
          <w:szCs w:val="24"/>
        </w:rPr>
        <w:t xml:space="preserve">, the contributions of AI are widespread and transformative across industries. </w:t>
      </w:r>
      <w:r w:rsidR="001073E8" w:rsidRPr="001073E8">
        <w:rPr>
          <w:rFonts w:cstheme="majorBidi"/>
          <w:szCs w:val="24"/>
        </w:rPr>
        <w:t>As it automates repetitive work, enhances decision-making, and makes new solutions possible, AI is a major force for efficiency and development in the modern economy. The uses of AI technology will expand as they develop, tackling more complicated issues and creating previously unthinkable possibilities.</w:t>
      </w:r>
    </w:p>
    <w:p w14:paraId="47FBAFED" w14:textId="1E9E6011" w:rsidR="00316EFA" w:rsidRDefault="00D528E7" w:rsidP="00316EFA">
      <w:pPr>
        <w:spacing w:line="259" w:lineRule="auto"/>
        <w:rPr>
          <w:rFonts w:cstheme="majorBidi"/>
          <w:b/>
          <w:bCs/>
          <w:szCs w:val="24"/>
        </w:rPr>
      </w:pPr>
      <w:bookmarkStart w:id="6" w:name="_Toc137928766"/>
      <w:r w:rsidRPr="00D46515">
        <w:rPr>
          <w:rStyle w:val="Heading2Char"/>
          <w:rFonts w:asciiTheme="majorBidi" w:hAnsiTheme="majorBidi"/>
          <w:b/>
          <w:bCs/>
          <w:color w:val="auto"/>
          <w:sz w:val="24"/>
          <w:szCs w:val="24"/>
        </w:rPr>
        <w:t>Assessing the Advantages and Disadvantages of AI in a Specific Application Area</w:t>
      </w:r>
      <w:bookmarkEnd w:id="6"/>
      <w:r w:rsidR="00D46515" w:rsidRPr="00D46515">
        <w:rPr>
          <w:rFonts w:cstheme="majorBidi"/>
          <w:b/>
          <w:bCs/>
          <w:szCs w:val="24"/>
        </w:rPr>
        <w:t>:</w:t>
      </w:r>
      <w:r w:rsidR="00381717">
        <w:rPr>
          <w:rFonts w:cstheme="majorBidi"/>
          <w:b/>
          <w:bCs/>
          <w:szCs w:val="24"/>
        </w:rPr>
        <w:t xml:space="preserve"> </w:t>
      </w:r>
      <w:r w:rsidR="00381717">
        <w:rPr>
          <w:rFonts w:cstheme="majorBidi"/>
          <w:b/>
          <w:bCs/>
          <w:szCs w:val="24"/>
        </w:rPr>
        <w:fldChar w:fldCharType="begin" w:fldLock="1"/>
      </w:r>
      <w:r w:rsidR="0045287C">
        <w:rPr>
          <w:rFonts w:cstheme="majorBidi"/>
          <w:b/>
          <w:bCs/>
          <w:szCs w:val="24"/>
        </w:rPr>
        <w:instrText>ADDIN CSL_CITATION {"citationItems":[{"id":"ITEM-1","itemData":{"URL":"https://www.chg-meridian.co.uk/resource-centre/blog/advantages-and-disadvantages-of-artificial-intelligence-in-healthcare.html","accessed":{"date-parts":[["2023","6","1"]]},"author":[{"dropping-particle":"","family":"CHG-MERIDIAN","given":"","non-dropping-particle":"","parse-names":false,"suffix":""}],"container-title":"CHG-MERIDIAN","id":"ITEM-1","issued":{"date-parts":[["2022"]]},"title":"Advantages &amp; Disadvantages of AI in Healthcare","type":"webpage"},"uris":["http://www.mendeley.com/documents/?uuid=062bcdcb-6eab-3d5b-be0b-f02f346c17b4"]},{"id":"ITEM-2","itemData":{"URL":"https://techemergent.com/pros-and-cons-of-artificial-intelligence-in-healthcare/","accessed":{"date-parts":[["2023","6","1"]]},"author":[{"dropping-particle":"","family":"Techemergent","given":"","non-dropping-particle":"","parse-names":false,"suffix":""}],"container-title":"Techemergent","id":"ITEM-2","issued":{"date-parts":[["2021"]]},"title":"17 Pros and Cons of Artificial Intelligence in Healthcare","type":"webpage"},"uris":["http://www.mendeley.com/documents/?uuid=ba6c78e0-e9ee-3481-bac9-d18a1e55a4b3"]},{"id":"ITEM-3","itemData":{"URL":"https://www.openaccessgovernment.org/what-are-the-pros-and-cons-of-implementing-ai-in-healthcare/140058/","abstract":"openaccessgovernment.org/what-are-the-pros-and-cons-of-implementing-ai-in-healthcare/140058/ AI in healthcare covers a wide range of assistance to health systems and workers, but what are the specific benefits and downfalls of its adoption? From transportation to service provision, Artificial Intelligence (AI) has showcased science and technology's development over the years, especially with the implementation of AI in healthcare. However, it doesn't stop there. One of the biggest leaps it has taken is toward healthcare, which has brought a mixed reaction from the general public and medical professionals. AI in healthcare covers a wide range of assistance to algorithmic and tedious tasks that are part of the job of healthcare workers. This includes streamlining time-consuming tasks, simplifying complex procedures, and even real-time decisions that are clinically done. But as in all aspects of human progress, there are always things to consider in order to see the bigger picture. What are the pros of AI use? Due to the advent of AI in medicine, there has been quite a list of benefits that this has garnered both professionals, businesses, and patients. More than just the research done on nanotechnology in medicine, AI has created a vastly easier environment for healthcare professionals to get things done. Real-Time Access to Information One of the strongest suits of AI in healthcare is its ability to deliver data in real time. This allows faster diagnosis based on results, which ultimately contributes greatly towards the recovery or treatment plan of patients. By lowering patient waiting time, clinical decisions are better made. Additionally, with the integration of mobile apps, patient-doctor relationships become better as well. Through mobile alerts, medical professionals can also get real-time updates on status, emergencies, and changes that might have been encountered by the patient.","accessed":{"date-parts":[["2023","6","1"]]},"author":[{"dropping-particle":"","family":"Oliver Morris","given":"","non-dropping-particle":"","parse-names":false,"suffix":""}],"container-title":"Open Access Government","id":"ITEM-3","issued":{"date-parts":[["2022"]]},"title":"What are the pros and cons of implementing AI in healthcare?","type":"webpage"},"uris":["http://www.mendeley.com/documents/?uuid=a283ebc4-e6d6-3137-ad00-e9b22a931158"]}],"mendeley":{"formattedCitation":"(Techemergent, 2021; CHG-MERIDIAN, 2022; Oliver Morris, 2022)","plainTextFormattedCitation":"(Techemergent, 2021; CHG-MERIDIAN, 2022; Oliver Morris, 2022)","previouslyFormattedCitation":"(Techemergent, 2021; CHG-MERIDIAN, 2022; Oliver Morris, 2022)"},"properties":{"noteIndex":0},"schema":"https://github.com/citation-style-language/schema/raw/master/csl-citation.json"}</w:instrText>
      </w:r>
      <w:r w:rsidR="00381717">
        <w:rPr>
          <w:rFonts w:cstheme="majorBidi"/>
          <w:b/>
          <w:bCs/>
          <w:szCs w:val="24"/>
        </w:rPr>
        <w:fldChar w:fldCharType="separate"/>
      </w:r>
      <w:r w:rsidR="00381717" w:rsidRPr="00381717">
        <w:rPr>
          <w:rFonts w:cstheme="majorBidi"/>
          <w:bCs/>
          <w:noProof/>
          <w:szCs w:val="24"/>
        </w:rPr>
        <w:t>(Techemergent, 2021; CHG-MERIDIAN, 2022; Oliver Morris, 2022)</w:t>
      </w:r>
      <w:r w:rsidR="00381717">
        <w:rPr>
          <w:rFonts w:cstheme="majorBidi"/>
          <w:b/>
          <w:bCs/>
          <w:szCs w:val="24"/>
        </w:rPr>
        <w:fldChar w:fldCharType="end"/>
      </w:r>
    </w:p>
    <w:p w14:paraId="2E269016" w14:textId="4D2328CE" w:rsidR="00D46515" w:rsidRDefault="00316EFA" w:rsidP="00D528E7">
      <w:pPr>
        <w:spacing w:line="259" w:lineRule="auto"/>
        <w:rPr>
          <w:rFonts w:cstheme="majorBidi"/>
          <w:szCs w:val="24"/>
        </w:rPr>
      </w:pPr>
      <w:r w:rsidRPr="00316EFA">
        <w:rPr>
          <w:rFonts w:cstheme="majorBidi"/>
          <w:szCs w:val="24"/>
        </w:rPr>
        <w:t>Healthcare is one of the industries that has been greatly impacted by AI technology. Despite its promising potential, the use of AI in healthcare has both benefits and drawbacks that affect both patients and healthcare providers.</w:t>
      </w:r>
    </w:p>
    <w:p w14:paraId="4056F310" w14:textId="77777777" w:rsidR="00B67A3B" w:rsidRDefault="00B67A3B" w:rsidP="00D528E7">
      <w:pPr>
        <w:spacing w:line="259" w:lineRule="auto"/>
        <w:rPr>
          <w:rFonts w:cstheme="majorBidi"/>
          <w:szCs w:val="24"/>
        </w:rPr>
      </w:pPr>
    </w:p>
    <w:p w14:paraId="3428D830" w14:textId="77777777" w:rsidR="00B67A3B" w:rsidRDefault="00B67A3B" w:rsidP="00D528E7">
      <w:pPr>
        <w:spacing w:line="259" w:lineRule="auto"/>
        <w:rPr>
          <w:rFonts w:cstheme="majorBidi"/>
          <w:szCs w:val="24"/>
        </w:rPr>
      </w:pPr>
    </w:p>
    <w:tbl>
      <w:tblPr>
        <w:tblStyle w:val="GridTable4-Accent5"/>
        <w:tblW w:w="0" w:type="auto"/>
        <w:tblLook w:val="04A0" w:firstRow="1" w:lastRow="0" w:firstColumn="1" w:lastColumn="0" w:noHBand="0" w:noVBand="1"/>
      </w:tblPr>
      <w:tblGrid>
        <w:gridCol w:w="4675"/>
        <w:gridCol w:w="4675"/>
      </w:tblGrid>
      <w:tr w:rsidR="00316EFA" w14:paraId="24FB901B" w14:textId="77777777" w:rsidTr="00316E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09B0A335" w14:textId="3B06E6DF" w:rsidR="00316EFA" w:rsidRDefault="00316EFA" w:rsidP="00316EFA">
            <w:pPr>
              <w:spacing w:line="259" w:lineRule="auto"/>
              <w:jc w:val="center"/>
              <w:rPr>
                <w:rFonts w:cstheme="majorBidi"/>
                <w:szCs w:val="24"/>
              </w:rPr>
            </w:pPr>
            <w:r>
              <w:rPr>
                <w:rFonts w:cstheme="majorBidi"/>
                <w:szCs w:val="24"/>
              </w:rPr>
              <w:lastRenderedPageBreak/>
              <w:t>Advantages</w:t>
            </w:r>
          </w:p>
        </w:tc>
        <w:tc>
          <w:tcPr>
            <w:tcW w:w="4675" w:type="dxa"/>
            <w:vAlign w:val="center"/>
          </w:tcPr>
          <w:p w14:paraId="5871E8C4" w14:textId="6EF6E4DC" w:rsidR="00316EFA" w:rsidRDefault="00316EFA" w:rsidP="00316EFA">
            <w:pPr>
              <w:spacing w:line="259" w:lineRule="auto"/>
              <w:jc w:val="center"/>
              <w:cnfStyle w:val="100000000000" w:firstRow="1" w:lastRow="0" w:firstColumn="0" w:lastColumn="0" w:oddVBand="0" w:evenVBand="0" w:oddHBand="0" w:evenHBand="0" w:firstRowFirstColumn="0" w:firstRowLastColumn="0" w:lastRowFirstColumn="0" w:lastRowLastColumn="0"/>
              <w:rPr>
                <w:rFonts w:cstheme="majorBidi"/>
                <w:szCs w:val="24"/>
              </w:rPr>
            </w:pPr>
            <w:r>
              <w:rPr>
                <w:rFonts w:cstheme="majorBidi"/>
                <w:szCs w:val="24"/>
              </w:rPr>
              <w:t>Disadvantages</w:t>
            </w:r>
          </w:p>
        </w:tc>
      </w:tr>
      <w:tr w:rsidR="00316EFA" w14:paraId="02E35193" w14:textId="77777777" w:rsidTr="00316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3A97F35A" w14:textId="77777777" w:rsidR="00316EFA" w:rsidRDefault="00316EFA" w:rsidP="00316EFA">
            <w:pPr>
              <w:spacing w:line="259" w:lineRule="auto"/>
              <w:jc w:val="center"/>
              <w:rPr>
                <w:b w:val="0"/>
                <w:bCs w:val="0"/>
              </w:rPr>
            </w:pPr>
            <w:r w:rsidRPr="00316EFA">
              <w:t>Improved Diagnostics and Predictions</w:t>
            </w:r>
          </w:p>
          <w:p w14:paraId="61D41AAC" w14:textId="709C633C" w:rsidR="00316EFA" w:rsidRPr="00316EFA" w:rsidRDefault="00316EFA" w:rsidP="00316EFA">
            <w:pPr>
              <w:spacing w:line="259" w:lineRule="auto"/>
              <w:jc w:val="center"/>
              <w:rPr>
                <w:rFonts w:cstheme="majorBidi"/>
                <w:b w:val="0"/>
                <w:bCs w:val="0"/>
                <w:szCs w:val="24"/>
              </w:rPr>
            </w:pPr>
            <w:r w:rsidRPr="00316EFA">
              <w:rPr>
                <w:b w:val="0"/>
                <w:bCs w:val="0"/>
              </w:rPr>
              <w:t>AI algorithms can analyze massive amounts of data to detect patterns and make predictions, resulting in disease detection and personalized treatment plans.</w:t>
            </w:r>
          </w:p>
        </w:tc>
        <w:tc>
          <w:tcPr>
            <w:tcW w:w="4675" w:type="dxa"/>
            <w:vAlign w:val="center"/>
          </w:tcPr>
          <w:p w14:paraId="2B7021C9" w14:textId="77777777"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b/>
                <w:bCs/>
              </w:rPr>
            </w:pPr>
            <w:r w:rsidRPr="00316EFA">
              <w:rPr>
                <w:b/>
                <w:bCs/>
              </w:rPr>
              <w:t>Algorithm Bias</w:t>
            </w:r>
          </w:p>
          <w:p w14:paraId="21102189" w14:textId="47448A08"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D861C8">
              <w:t>AI models are only as good as the data on which they are trained. If the training data is biased or unrepresentative, AI models may make biased predictions, resulting in care inequalities.</w:t>
            </w:r>
          </w:p>
        </w:tc>
      </w:tr>
      <w:tr w:rsidR="00316EFA" w14:paraId="133D885F" w14:textId="77777777" w:rsidTr="00316EFA">
        <w:tc>
          <w:tcPr>
            <w:cnfStyle w:val="001000000000" w:firstRow="0" w:lastRow="0" w:firstColumn="1" w:lastColumn="0" w:oddVBand="0" w:evenVBand="0" w:oddHBand="0" w:evenHBand="0" w:firstRowFirstColumn="0" w:firstRowLastColumn="0" w:lastRowFirstColumn="0" w:lastRowLastColumn="0"/>
            <w:tcW w:w="4675" w:type="dxa"/>
            <w:vAlign w:val="center"/>
          </w:tcPr>
          <w:p w14:paraId="1439BB74" w14:textId="77777777" w:rsidR="00316EFA" w:rsidRDefault="00316EFA" w:rsidP="00316EFA">
            <w:pPr>
              <w:spacing w:line="259" w:lineRule="auto"/>
              <w:jc w:val="center"/>
              <w:rPr>
                <w:b w:val="0"/>
                <w:bCs w:val="0"/>
              </w:rPr>
            </w:pPr>
            <w:r w:rsidRPr="00316EFA">
              <w:t>Increased Efficiency</w:t>
            </w:r>
          </w:p>
          <w:p w14:paraId="65BD2ED8" w14:textId="1901A3A2" w:rsidR="00316EFA" w:rsidRPr="00316EFA" w:rsidRDefault="00F66963" w:rsidP="00316EFA">
            <w:pPr>
              <w:spacing w:line="259" w:lineRule="auto"/>
              <w:jc w:val="center"/>
              <w:rPr>
                <w:rFonts w:cstheme="majorBidi"/>
                <w:b w:val="0"/>
                <w:bCs w:val="0"/>
                <w:szCs w:val="24"/>
              </w:rPr>
            </w:pPr>
            <w:r>
              <w:rPr>
                <w:b w:val="0"/>
                <w:bCs w:val="0"/>
              </w:rPr>
              <w:t>Artificial Intelligence</w:t>
            </w:r>
            <w:r w:rsidR="00316EFA" w:rsidRPr="00316EFA">
              <w:rPr>
                <w:b w:val="0"/>
                <w:bCs w:val="0"/>
              </w:rPr>
              <w:t xml:space="preserve"> (AI) can automate routine tasks like appointment scheduling, patient reminders, and even preliminary diagnoses, allowing healthcare providers to focus on more complex tasks.</w:t>
            </w:r>
          </w:p>
        </w:tc>
        <w:tc>
          <w:tcPr>
            <w:tcW w:w="4675" w:type="dxa"/>
            <w:vAlign w:val="center"/>
          </w:tcPr>
          <w:p w14:paraId="16ED021C" w14:textId="77777777" w:rsidR="00316EFA" w:rsidRDefault="00316EFA" w:rsidP="00316EFA">
            <w:pPr>
              <w:spacing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316EFA">
              <w:rPr>
                <w:b/>
                <w:bCs/>
              </w:rPr>
              <w:t>Job Displacement</w:t>
            </w:r>
          </w:p>
          <w:p w14:paraId="25BB0863" w14:textId="22F11CDD" w:rsidR="00316EFA" w:rsidRDefault="00316EFA" w:rsidP="00316EFA">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C273E8">
              <w:t>While automation can improve efficiency, it can also result in job losses, particularly for administrative staff and other roles that require routine tasks.</w:t>
            </w:r>
          </w:p>
        </w:tc>
      </w:tr>
      <w:tr w:rsidR="00316EFA" w14:paraId="745B98DA" w14:textId="77777777" w:rsidTr="00316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0FB25E18" w14:textId="77777777" w:rsidR="00316EFA" w:rsidRDefault="00316EFA" w:rsidP="00316EFA">
            <w:pPr>
              <w:spacing w:line="259" w:lineRule="auto"/>
              <w:jc w:val="center"/>
              <w:rPr>
                <w:b w:val="0"/>
                <w:bCs w:val="0"/>
              </w:rPr>
            </w:pPr>
            <w:r w:rsidRPr="00316EFA">
              <w:t>Telemedicine and Remote Monitoring</w:t>
            </w:r>
          </w:p>
          <w:p w14:paraId="3AA56626" w14:textId="480F5811" w:rsidR="00316EFA" w:rsidRPr="00316EFA" w:rsidRDefault="00316EFA" w:rsidP="00316EFA">
            <w:pPr>
              <w:spacing w:line="259" w:lineRule="auto"/>
              <w:jc w:val="center"/>
              <w:rPr>
                <w:rFonts w:cstheme="majorBidi"/>
                <w:b w:val="0"/>
                <w:bCs w:val="0"/>
                <w:szCs w:val="24"/>
              </w:rPr>
            </w:pPr>
            <w:r w:rsidRPr="00316EFA">
              <w:rPr>
                <w:b w:val="0"/>
                <w:bCs w:val="0"/>
              </w:rPr>
              <w:t>AI-powered telemedicine platforms enable virtual consultations and continuous health monitoring of patients, increasing access to care.</w:t>
            </w:r>
          </w:p>
        </w:tc>
        <w:tc>
          <w:tcPr>
            <w:tcW w:w="4675" w:type="dxa"/>
            <w:vAlign w:val="center"/>
          </w:tcPr>
          <w:p w14:paraId="5DE78368" w14:textId="77777777"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b/>
                <w:bCs/>
              </w:rPr>
            </w:pPr>
            <w:r w:rsidRPr="00316EFA">
              <w:rPr>
                <w:b/>
                <w:bCs/>
              </w:rPr>
              <w:t>Concerns about privacy</w:t>
            </w:r>
          </w:p>
          <w:p w14:paraId="764C9E23" w14:textId="2EB481E2"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A12469">
              <w:t>Massive amounts of sensitive patient data are collected by telemedicine platforms. This data could be vulnerable to breaches if not properly secured, potentially jeopardizing patient privacy.</w:t>
            </w:r>
          </w:p>
        </w:tc>
      </w:tr>
      <w:tr w:rsidR="00316EFA" w14:paraId="70114F45" w14:textId="77777777" w:rsidTr="00316EFA">
        <w:tc>
          <w:tcPr>
            <w:cnfStyle w:val="001000000000" w:firstRow="0" w:lastRow="0" w:firstColumn="1" w:lastColumn="0" w:oddVBand="0" w:evenVBand="0" w:oddHBand="0" w:evenHBand="0" w:firstRowFirstColumn="0" w:firstRowLastColumn="0" w:lastRowFirstColumn="0" w:lastRowLastColumn="0"/>
            <w:tcW w:w="4675" w:type="dxa"/>
            <w:vAlign w:val="center"/>
          </w:tcPr>
          <w:p w14:paraId="46E12E70" w14:textId="77777777" w:rsidR="00316EFA" w:rsidRDefault="00316EFA" w:rsidP="00316EFA">
            <w:pPr>
              <w:spacing w:line="259" w:lineRule="auto"/>
              <w:jc w:val="center"/>
              <w:rPr>
                <w:b w:val="0"/>
                <w:bCs w:val="0"/>
              </w:rPr>
            </w:pPr>
            <w:r w:rsidRPr="00A4354D">
              <w:t>Predictive Analytics</w:t>
            </w:r>
          </w:p>
          <w:p w14:paraId="7903D203" w14:textId="7511CC8D" w:rsidR="00316EFA" w:rsidRPr="00316EFA" w:rsidRDefault="00316EFA" w:rsidP="00316EFA">
            <w:pPr>
              <w:spacing w:line="259" w:lineRule="auto"/>
              <w:jc w:val="center"/>
              <w:rPr>
                <w:rFonts w:cstheme="majorBidi"/>
                <w:b w:val="0"/>
                <w:bCs w:val="0"/>
                <w:szCs w:val="24"/>
              </w:rPr>
            </w:pPr>
            <w:r w:rsidRPr="00316EFA">
              <w:rPr>
                <w:b w:val="0"/>
                <w:bCs w:val="0"/>
              </w:rPr>
              <w:t>AI can analyze a wide range of health and lifestyle factors to forecast potential health risks, allowing for better preventive care.</w:t>
            </w:r>
          </w:p>
        </w:tc>
        <w:tc>
          <w:tcPr>
            <w:tcW w:w="4675" w:type="dxa"/>
            <w:vAlign w:val="center"/>
          </w:tcPr>
          <w:p w14:paraId="7627C890" w14:textId="77777777" w:rsidR="00316EFA" w:rsidRDefault="00316EFA" w:rsidP="00316EFA">
            <w:pPr>
              <w:spacing w:line="259" w:lineRule="auto"/>
              <w:jc w:val="center"/>
              <w:cnfStyle w:val="000000000000" w:firstRow="0" w:lastRow="0" w:firstColumn="0" w:lastColumn="0" w:oddVBand="0" w:evenVBand="0" w:oddHBand="0" w:evenHBand="0" w:firstRowFirstColumn="0" w:firstRowLastColumn="0" w:lastRowFirstColumn="0" w:lastRowLastColumn="0"/>
              <w:rPr>
                <w:b/>
                <w:bCs/>
              </w:rPr>
            </w:pPr>
            <w:r w:rsidRPr="00316EFA">
              <w:rPr>
                <w:b/>
                <w:bCs/>
              </w:rPr>
              <w:t>Accountability and reliability</w:t>
            </w:r>
          </w:p>
          <w:p w14:paraId="229CAFCF" w14:textId="5E35C1CC" w:rsidR="00316EFA" w:rsidRDefault="00316EFA" w:rsidP="00316EFA">
            <w:pPr>
              <w:spacing w:line="259" w:lineRule="auto"/>
              <w:jc w:val="center"/>
              <w:cnfStyle w:val="000000000000" w:firstRow="0" w:lastRow="0" w:firstColumn="0" w:lastColumn="0" w:oddVBand="0" w:evenVBand="0" w:oddHBand="0" w:evenHBand="0" w:firstRowFirstColumn="0" w:firstRowLastColumn="0" w:lastRowFirstColumn="0" w:lastRowLastColumn="0"/>
              <w:rPr>
                <w:rFonts w:cstheme="majorBidi"/>
                <w:szCs w:val="24"/>
              </w:rPr>
            </w:pPr>
            <w:r w:rsidRPr="00A4354D">
              <w:t xml:space="preserve">When AI systems make mistakes, determining accountability can be difficult. Furthermore, AI systems, particularly those based on </w:t>
            </w:r>
            <w:r w:rsidR="00F66963">
              <w:t>Machine Learning</w:t>
            </w:r>
            <w:r w:rsidRPr="00A4354D">
              <w:t xml:space="preserve">, can be </w:t>
            </w:r>
            <w:r w:rsidR="00F66963">
              <w:t>“</w:t>
            </w:r>
            <w:r w:rsidRPr="00A4354D">
              <w:t>black boxes,</w:t>
            </w:r>
            <w:r w:rsidR="00F66963">
              <w:t>”</w:t>
            </w:r>
            <w:r w:rsidRPr="00A4354D">
              <w:t xml:space="preserve"> making it difficult to interpret their decision-making processes.</w:t>
            </w:r>
          </w:p>
        </w:tc>
      </w:tr>
      <w:tr w:rsidR="00316EFA" w14:paraId="238EA775" w14:textId="77777777" w:rsidTr="00316E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3D76E09D" w14:textId="77777777" w:rsidR="00316EFA" w:rsidRDefault="00316EFA" w:rsidP="00316EFA">
            <w:pPr>
              <w:spacing w:line="259" w:lineRule="auto"/>
              <w:jc w:val="center"/>
              <w:rPr>
                <w:b w:val="0"/>
                <w:bCs w:val="0"/>
              </w:rPr>
            </w:pPr>
            <w:r w:rsidRPr="00FA675A">
              <w:t>Drug Discovery and Development</w:t>
            </w:r>
          </w:p>
          <w:p w14:paraId="631AF74F" w14:textId="434EB4B2" w:rsidR="00316EFA" w:rsidRPr="00316EFA" w:rsidRDefault="00316EFA" w:rsidP="00316EFA">
            <w:pPr>
              <w:spacing w:line="259" w:lineRule="auto"/>
              <w:jc w:val="center"/>
              <w:rPr>
                <w:rFonts w:cstheme="majorBidi"/>
                <w:b w:val="0"/>
                <w:bCs w:val="0"/>
                <w:szCs w:val="24"/>
              </w:rPr>
            </w:pPr>
            <w:r w:rsidRPr="00316EFA">
              <w:rPr>
                <w:b w:val="0"/>
                <w:bCs w:val="0"/>
              </w:rPr>
              <w:t>By identifying potential therapeutic candidates and forecasting their safety and effectiveness, AI can speed up the drug discovery process.</w:t>
            </w:r>
          </w:p>
        </w:tc>
        <w:tc>
          <w:tcPr>
            <w:tcW w:w="4675" w:type="dxa"/>
            <w:vAlign w:val="center"/>
          </w:tcPr>
          <w:p w14:paraId="64749C4F" w14:textId="77777777"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b/>
                <w:bCs/>
              </w:rPr>
            </w:pPr>
            <w:r w:rsidRPr="00316EFA">
              <w:rPr>
                <w:b/>
                <w:bCs/>
              </w:rPr>
              <w:t>Regulatory Challenges</w:t>
            </w:r>
          </w:p>
          <w:p w14:paraId="1C8E8B9C" w14:textId="11AE3D5C" w:rsidR="00316EFA" w:rsidRDefault="00316EFA" w:rsidP="00316EFA">
            <w:pPr>
              <w:spacing w:line="259" w:lineRule="auto"/>
              <w:jc w:val="center"/>
              <w:cnfStyle w:val="000000100000" w:firstRow="0" w:lastRow="0" w:firstColumn="0" w:lastColumn="0" w:oddVBand="0" w:evenVBand="0" w:oddHBand="1" w:evenHBand="0" w:firstRowFirstColumn="0" w:firstRowLastColumn="0" w:lastRowFirstColumn="0" w:lastRowLastColumn="0"/>
              <w:rPr>
                <w:rFonts w:cstheme="majorBidi"/>
                <w:szCs w:val="24"/>
              </w:rPr>
            </w:pPr>
            <w:r w:rsidRPr="00FA675A">
              <w:t>The application of AI to pharmaceutical research and other facets of healthcare presents new regulatory difficulties. Issues relating to AI, like algorithmic transparency and the verification of AI predictions, may not be adequately addressed by current regulations.</w:t>
            </w:r>
          </w:p>
        </w:tc>
      </w:tr>
    </w:tbl>
    <w:p w14:paraId="11878E21" w14:textId="632E5368" w:rsidR="00FA2FB0" w:rsidRDefault="00FA2FB0">
      <w:pPr>
        <w:spacing w:line="259" w:lineRule="auto"/>
        <w:rPr>
          <w:rFonts w:cstheme="majorBidi"/>
          <w:szCs w:val="24"/>
        </w:rPr>
      </w:pPr>
    </w:p>
    <w:p w14:paraId="619F4095" w14:textId="18A1C822" w:rsidR="00FA2FB0" w:rsidRPr="00FA2FB0" w:rsidRDefault="00FA2FB0" w:rsidP="00FA2FB0">
      <w:pPr>
        <w:pStyle w:val="ListParagraph"/>
        <w:numPr>
          <w:ilvl w:val="0"/>
          <w:numId w:val="1"/>
        </w:numPr>
        <w:spacing w:line="259" w:lineRule="auto"/>
        <w:rPr>
          <w:rFonts w:cstheme="majorBidi"/>
          <w:b/>
          <w:bCs/>
          <w:szCs w:val="24"/>
        </w:rPr>
      </w:pPr>
      <w:r w:rsidRPr="00FA2FB0">
        <w:rPr>
          <w:rFonts w:cstheme="majorBidi"/>
          <w:b/>
          <w:bCs/>
          <w:szCs w:val="24"/>
        </w:rPr>
        <w:t>Advantages of Using AI in Healthcare:</w:t>
      </w:r>
    </w:p>
    <w:p w14:paraId="4F2B75B5" w14:textId="77777777" w:rsidR="00FA2FB0" w:rsidRPr="00FA2FB0" w:rsidRDefault="00FA2FB0" w:rsidP="00FA2FB0">
      <w:pPr>
        <w:spacing w:line="259" w:lineRule="auto"/>
        <w:ind w:left="720"/>
        <w:rPr>
          <w:rFonts w:cstheme="majorBidi"/>
          <w:szCs w:val="24"/>
        </w:rPr>
      </w:pPr>
      <w:r w:rsidRPr="00FA2FB0">
        <w:rPr>
          <w:rFonts w:cstheme="majorBidi"/>
          <w:szCs w:val="24"/>
        </w:rPr>
        <w:t xml:space="preserve">There are numerous important benefits to using AI in healthcare. One important advantage is improved diagnosis and forecasting. To find patterns and make predictions, AI algorithms can examine enormous amounts of data from medical records, genetic data, and medical imaging. This may result in earlier and more precise diagnoses as well as treatment plans that are tailored to the </w:t>
      </w:r>
      <w:proofErr w:type="gramStart"/>
      <w:r w:rsidRPr="00FA2FB0">
        <w:rPr>
          <w:rFonts w:cstheme="majorBidi"/>
          <w:szCs w:val="24"/>
        </w:rPr>
        <w:t>particular genetic</w:t>
      </w:r>
      <w:proofErr w:type="gramEnd"/>
      <w:r w:rsidRPr="00FA2FB0">
        <w:rPr>
          <w:rFonts w:cstheme="majorBidi"/>
          <w:szCs w:val="24"/>
        </w:rPr>
        <w:t xml:space="preserve"> and health profile of each patient.</w:t>
      </w:r>
    </w:p>
    <w:p w14:paraId="25040B7D" w14:textId="514F8BC0" w:rsidR="00FA2FB0" w:rsidRDefault="00FA2FB0" w:rsidP="00FA2FB0">
      <w:pPr>
        <w:spacing w:line="259" w:lineRule="auto"/>
        <w:ind w:left="720"/>
        <w:rPr>
          <w:rFonts w:cstheme="majorBidi"/>
          <w:szCs w:val="24"/>
        </w:rPr>
      </w:pPr>
      <w:r w:rsidRPr="00FA2FB0">
        <w:rPr>
          <w:rFonts w:cstheme="majorBidi"/>
          <w:szCs w:val="24"/>
        </w:rPr>
        <w:lastRenderedPageBreak/>
        <w:t>By automating routine tasks like appointment scheduling, patient reminders, and even initial diagnoses, AI can also improve efficiency in healthcare settings. This enhances overall productivity and patient care by enabling healthcare professionals to concentrate on more challenging tasks.</w:t>
      </w:r>
    </w:p>
    <w:p w14:paraId="15D453BC" w14:textId="77777777" w:rsidR="00FA2FB0" w:rsidRPr="00FA2FB0" w:rsidRDefault="00FA2FB0" w:rsidP="00FA2FB0">
      <w:pPr>
        <w:spacing w:line="259" w:lineRule="auto"/>
        <w:ind w:left="720"/>
        <w:rPr>
          <w:rFonts w:cstheme="majorBidi"/>
          <w:szCs w:val="24"/>
        </w:rPr>
      </w:pPr>
      <w:r w:rsidRPr="00FA2FB0">
        <w:rPr>
          <w:rFonts w:cstheme="majorBidi"/>
          <w:szCs w:val="24"/>
        </w:rPr>
        <w:t>The ability of AI to facilitate telemedicine and remote monitoring is another benefit in the field of healthcare. Virtual consultations are made possible by AI-driven telemedicine platforms, enhancing access to care for patients who live far from medical facilities or are unable to travel there. AI can also be used to continuously monitor patient health and notify medical professionals of any alarming changes.</w:t>
      </w:r>
    </w:p>
    <w:p w14:paraId="65A23DE2" w14:textId="6A9EDEE4" w:rsidR="008561F1" w:rsidRPr="008561F1" w:rsidRDefault="00FA2FB0" w:rsidP="008561F1">
      <w:pPr>
        <w:spacing w:line="259" w:lineRule="auto"/>
        <w:ind w:left="720"/>
        <w:rPr>
          <w:rFonts w:cstheme="majorBidi"/>
          <w:szCs w:val="24"/>
        </w:rPr>
      </w:pPr>
      <w:r w:rsidRPr="00FA2FB0">
        <w:rPr>
          <w:rFonts w:cstheme="majorBidi"/>
          <w:szCs w:val="24"/>
        </w:rPr>
        <w:t>Preventive healthcare can also benefit from AI</w:t>
      </w:r>
      <w:r w:rsidR="00F66963">
        <w:rPr>
          <w:rFonts w:cstheme="majorBidi"/>
          <w:szCs w:val="24"/>
        </w:rPr>
        <w:t>’</w:t>
      </w:r>
      <w:r w:rsidRPr="00FA2FB0">
        <w:rPr>
          <w:rFonts w:cstheme="majorBidi"/>
          <w:szCs w:val="24"/>
        </w:rPr>
        <w:t xml:space="preserve">s predictive analytics capabilities. </w:t>
      </w:r>
      <w:r w:rsidR="008561F1" w:rsidRPr="008561F1">
        <w:rPr>
          <w:rFonts w:cstheme="majorBidi"/>
          <w:szCs w:val="24"/>
        </w:rPr>
        <w:t xml:space="preserve">By looking at </w:t>
      </w:r>
      <w:proofErr w:type="gramStart"/>
      <w:r w:rsidR="008561F1" w:rsidRPr="008561F1">
        <w:rPr>
          <w:rFonts w:cstheme="majorBidi"/>
          <w:szCs w:val="24"/>
        </w:rPr>
        <w:t>a number of</w:t>
      </w:r>
      <w:proofErr w:type="gramEnd"/>
      <w:r w:rsidR="008561F1" w:rsidRPr="008561F1">
        <w:rPr>
          <w:rFonts w:cstheme="majorBidi"/>
          <w:szCs w:val="24"/>
        </w:rPr>
        <w:t xml:space="preserve"> lifestyle and health-related factors, AI may identify possible health hazards, enabling early intervention and possibly even postponing the beginning of disease.</w:t>
      </w:r>
    </w:p>
    <w:p w14:paraId="6F22BF2D" w14:textId="1C2CFFAA" w:rsidR="00FA2FB0" w:rsidRDefault="008561F1" w:rsidP="008561F1">
      <w:pPr>
        <w:spacing w:line="259" w:lineRule="auto"/>
        <w:ind w:left="720"/>
        <w:rPr>
          <w:rFonts w:cstheme="majorBidi"/>
          <w:szCs w:val="24"/>
        </w:rPr>
      </w:pPr>
      <w:r w:rsidRPr="008561F1">
        <w:rPr>
          <w:rFonts w:cstheme="majorBidi"/>
          <w:szCs w:val="24"/>
        </w:rPr>
        <w:t>Finally, AI may accelerate the drug discovery process by finding prospective treatment options and forecasting their safety and effectiveness.</w:t>
      </w:r>
      <w:r w:rsidR="00FA2FB0" w:rsidRPr="00FA2FB0">
        <w:rPr>
          <w:rFonts w:cstheme="majorBidi"/>
          <w:szCs w:val="24"/>
        </w:rPr>
        <w:t xml:space="preserve"> The time and money required for drug development can be greatly decreased as a result.</w:t>
      </w:r>
    </w:p>
    <w:p w14:paraId="22C637BE" w14:textId="336DB559" w:rsidR="00FA2FB0" w:rsidRPr="0082784B" w:rsidRDefault="00FA2FB0" w:rsidP="0082784B">
      <w:pPr>
        <w:pStyle w:val="ListParagraph"/>
        <w:numPr>
          <w:ilvl w:val="0"/>
          <w:numId w:val="1"/>
        </w:numPr>
        <w:spacing w:line="259" w:lineRule="auto"/>
        <w:rPr>
          <w:rFonts w:cstheme="majorBidi"/>
          <w:b/>
          <w:bCs/>
          <w:szCs w:val="24"/>
        </w:rPr>
      </w:pPr>
      <w:r w:rsidRPr="0082784B">
        <w:rPr>
          <w:rFonts w:cstheme="majorBidi"/>
          <w:b/>
          <w:bCs/>
          <w:szCs w:val="24"/>
        </w:rPr>
        <w:t>Disadvantages of Using AI in Healthcare:</w:t>
      </w:r>
    </w:p>
    <w:p w14:paraId="3F0C47EE" w14:textId="697AD2BA" w:rsidR="0082784B" w:rsidRPr="0082784B" w:rsidRDefault="0082784B" w:rsidP="0082784B">
      <w:pPr>
        <w:spacing w:line="259" w:lineRule="auto"/>
        <w:ind w:left="720"/>
        <w:rPr>
          <w:rFonts w:cstheme="majorBidi"/>
          <w:szCs w:val="24"/>
        </w:rPr>
      </w:pPr>
      <w:r w:rsidRPr="0082784B">
        <w:rPr>
          <w:rFonts w:cstheme="majorBidi"/>
          <w:szCs w:val="24"/>
        </w:rPr>
        <w:t xml:space="preserve">Despite its many benefits, there are </w:t>
      </w:r>
      <w:proofErr w:type="gramStart"/>
      <w:r w:rsidRPr="0082784B">
        <w:rPr>
          <w:rFonts w:cstheme="majorBidi"/>
          <w:szCs w:val="24"/>
        </w:rPr>
        <w:t>a number of</w:t>
      </w:r>
      <w:proofErr w:type="gramEnd"/>
      <w:r w:rsidRPr="0082784B">
        <w:rPr>
          <w:rFonts w:cstheme="majorBidi"/>
          <w:szCs w:val="24"/>
        </w:rPr>
        <w:t xml:space="preserve"> significant drawbacks to using AI in healthcare. Algorithmic bias is one of the main issues. The quality of AI models depends on the data they are trained on. </w:t>
      </w:r>
      <w:r w:rsidR="00F66963">
        <w:rPr>
          <w:rFonts w:cstheme="majorBidi"/>
          <w:szCs w:val="24"/>
        </w:rPr>
        <w:t>Artificial Intelligence</w:t>
      </w:r>
      <w:r w:rsidRPr="0082784B">
        <w:rPr>
          <w:rFonts w:cstheme="majorBidi"/>
          <w:szCs w:val="24"/>
        </w:rPr>
        <w:t xml:space="preserve"> models may produce biased predictions that result in disparities in care if the training data is biased or unrepresentative.</w:t>
      </w:r>
    </w:p>
    <w:p w14:paraId="55304D20" w14:textId="77777777" w:rsidR="0082784B" w:rsidRPr="0082784B" w:rsidRDefault="0082784B" w:rsidP="0082784B">
      <w:pPr>
        <w:spacing w:line="259" w:lineRule="auto"/>
        <w:ind w:left="720"/>
        <w:rPr>
          <w:rFonts w:cstheme="majorBidi"/>
          <w:szCs w:val="24"/>
        </w:rPr>
      </w:pPr>
      <w:r w:rsidRPr="0082784B">
        <w:rPr>
          <w:rFonts w:cstheme="majorBidi"/>
          <w:szCs w:val="24"/>
        </w:rPr>
        <w:t>Job displacement is a different issue. Although automation can increase productivity, it may also result in job losses, especially for administrative staff or other positions requiring repetitive tasks.</w:t>
      </w:r>
    </w:p>
    <w:p w14:paraId="1131B400" w14:textId="390BB265" w:rsidR="0082784B" w:rsidRDefault="0082784B" w:rsidP="0082784B">
      <w:pPr>
        <w:spacing w:line="259" w:lineRule="auto"/>
        <w:ind w:left="720"/>
        <w:rPr>
          <w:rFonts w:cstheme="majorBidi"/>
          <w:szCs w:val="24"/>
        </w:rPr>
      </w:pPr>
      <w:r w:rsidRPr="0082784B">
        <w:rPr>
          <w:rFonts w:cstheme="majorBidi"/>
          <w:szCs w:val="24"/>
        </w:rPr>
        <w:t>Concerns about privacy are also very important when using AI in healthcare. For instance, telemedicine platforms gather a ton of private patient information. This data could be breached if improper security measures are not taken, potentially jeopardizing patient privacy.</w:t>
      </w:r>
    </w:p>
    <w:p w14:paraId="3F0205FD" w14:textId="15DA9DCD" w:rsidR="0082784B" w:rsidRPr="0082784B" w:rsidRDefault="0082784B" w:rsidP="0082784B">
      <w:pPr>
        <w:spacing w:line="259" w:lineRule="auto"/>
        <w:ind w:left="720"/>
        <w:rPr>
          <w:rFonts w:cstheme="majorBidi"/>
          <w:szCs w:val="24"/>
        </w:rPr>
      </w:pPr>
      <w:r w:rsidRPr="0082784B">
        <w:rPr>
          <w:rFonts w:cstheme="majorBidi"/>
          <w:szCs w:val="24"/>
        </w:rPr>
        <w:t xml:space="preserve">Accountability and reliability are also problematic. It can be difficult to pinpoint who is at fault when AI systems fail. Additionally, AI systems, particularly those that rely on </w:t>
      </w:r>
      <w:r w:rsidR="00F66963">
        <w:rPr>
          <w:rFonts w:cstheme="majorBidi"/>
          <w:szCs w:val="24"/>
        </w:rPr>
        <w:t>Machine Learning</w:t>
      </w:r>
      <w:r w:rsidRPr="0082784B">
        <w:rPr>
          <w:rFonts w:cstheme="majorBidi"/>
          <w:szCs w:val="24"/>
        </w:rPr>
        <w:t xml:space="preserve">, can occasionally be </w:t>
      </w:r>
      <w:r w:rsidR="00F66963">
        <w:rPr>
          <w:rFonts w:cstheme="majorBidi"/>
          <w:szCs w:val="24"/>
        </w:rPr>
        <w:t>“</w:t>
      </w:r>
      <w:r w:rsidRPr="0082784B">
        <w:rPr>
          <w:rFonts w:cstheme="majorBidi"/>
          <w:szCs w:val="24"/>
        </w:rPr>
        <w:t>black boxes,</w:t>
      </w:r>
      <w:r w:rsidR="00F66963">
        <w:rPr>
          <w:rFonts w:cstheme="majorBidi"/>
          <w:szCs w:val="24"/>
        </w:rPr>
        <w:t>”</w:t>
      </w:r>
      <w:r w:rsidRPr="0082784B">
        <w:rPr>
          <w:rFonts w:cstheme="majorBidi"/>
          <w:szCs w:val="24"/>
        </w:rPr>
        <w:t xml:space="preserve"> making it challenging to understand how they make decisions.</w:t>
      </w:r>
    </w:p>
    <w:p w14:paraId="4BAC98F2" w14:textId="77777777" w:rsidR="0082784B" w:rsidRPr="0082784B" w:rsidRDefault="0082784B" w:rsidP="0082784B">
      <w:pPr>
        <w:spacing w:line="259" w:lineRule="auto"/>
        <w:ind w:left="720"/>
        <w:rPr>
          <w:rFonts w:cstheme="majorBidi"/>
          <w:szCs w:val="24"/>
        </w:rPr>
      </w:pPr>
      <w:r w:rsidRPr="0082784B">
        <w:rPr>
          <w:rFonts w:cstheme="majorBidi"/>
          <w:szCs w:val="24"/>
        </w:rPr>
        <w:t>The use of AI in healthcare also creates new regulatory difficulties. Issues relating to AI, like algorithmic transparency and the verification of AI predictions, may not be adequately addressed by current regulations.</w:t>
      </w:r>
    </w:p>
    <w:p w14:paraId="56E4DA39" w14:textId="1AFED691" w:rsidR="0082784B" w:rsidRPr="00316EFA" w:rsidRDefault="0082784B" w:rsidP="0082784B">
      <w:pPr>
        <w:spacing w:line="259" w:lineRule="auto"/>
        <w:rPr>
          <w:rFonts w:cstheme="majorBidi"/>
          <w:szCs w:val="24"/>
        </w:rPr>
      </w:pPr>
      <w:r w:rsidRPr="0082784B">
        <w:rPr>
          <w:rFonts w:cstheme="majorBidi"/>
          <w:szCs w:val="24"/>
        </w:rPr>
        <w:t>In conclusion, while the use of AI in healthcare has many benefits, it also brings about sizable challenges that need to be resolved. The realization of AI</w:t>
      </w:r>
      <w:r w:rsidR="00F66963">
        <w:rPr>
          <w:rFonts w:cstheme="majorBidi"/>
          <w:szCs w:val="24"/>
        </w:rPr>
        <w:t>’</w:t>
      </w:r>
      <w:r w:rsidRPr="0082784B">
        <w:rPr>
          <w:rFonts w:cstheme="majorBidi"/>
          <w:szCs w:val="24"/>
        </w:rPr>
        <w:t xml:space="preserve">s benefits in healthcare while </w:t>
      </w:r>
      <w:r w:rsidRPr="0082784B">
        <w:rPr>
          <w:rFonts w:cstheme="majorBidi"/>
          <w:szCs w:val="24"/>
        </w:rPr>
        <w:lastRenderedPageBreak/>
        <w:t>minimizing its potential drawbacks depends on thorough policy and regulation, ongoing research, and careful implementation.</w:t>
      </w:r>
    </w:p>
    <w:p w14:paraId="29F9B650" w14:textId="05E0FB1C" w:rsidR="00D528E7" w:rsidRDefault="00D528E7" w:rsidP="00D528E7">
      <w:pPr>
        <w:spacing w:line="259" w:lineRule="auto"/>
        <w:rPr>
          <w:rFonts w:cstheme="majorBidi"/>
          <w:b/>
          <w:bCs/>
          <w:szCs w:val="24"/>
        </w:rPr>
      </w:pPr>
      <w:bookmarkStart w:id="7" w:name="_Toc137928767"/>
      <w:r w:rsidRPr="00D46515">
        <w:rPr>
          <w:rStyle w:val="Heading2Char"/>
          <w:rFonts w:asciiTheme="majorBidi" w:hAnsiTheme="majorBidi"/>
          <w:b/>
          <w:bCs/>
          <w:color w:val="auto"/>
          <w:sz w:val="24"/>
          <w:szCs w:val="24"/>
        </w:rPr>
        <w:t>Examining the Security and Ethical Issues in the Selected AI System</w:t>
      </w:r>
      <w:bookmarkEnd w:id="7"/>
      <w:r w:rsidR="00D46515" w:rsidRPr="00D46515">
        <w:rPr>
          <w:rFonts w:cstheme="majorBidi"/>
          <w:b/>
          <w:bCs/>
          <w:szCs w:val="24"/>
        </w:rPr>
        <w:t>:</w:t>
      </w:r>
      <w:r w:rsidR="0045287C">
        <w:rPr>
          <w:rFonts w:cstheme="majorBidi"/>
          <w:b/>
          <w:bCs/>
          <w:szCs w:val="24"/>
        </w:rPr>
        <w:t xml:space="preserve"> </w:t>
      </w:r>
      <w:r w:rsidR="0045287C">
        <w:rPr>
          <w:rFonts w:cstheme="majorBidi"/>
          <w:b/>
          <w:bCs/>
          <w:szCs w:val="24"/>
        </w:rPr>
        <w:fldChar w:fldCharType="begin" w:fldLock="1"/>
      </w:r>
      <w:r w:rsidR="006C0A33">
        <w:rPr>
          <w:rFonts w:cstheme="majorBidi"/>
          <w:b/>
          <w:bCs/>
          <w:szCs w:val="24"/>
        </w:rPr>
        <w:instrText>ADDIN CSL_CITATION {"citationItems":[{"id":"ITEM-1","itemData":{"DOI":"10.7861/futurehosp.6-2-94","ISSN":"2514-6645","PMID":"31363513","URL":"https://www.ncbi.nlm.nih.gov/pmc/articles/PMC6616181/","abstract":"The complexity and rise of data in healthcare means that artificial intelligence (AI) will increasingly be applied within the field. Several types of AI are already being employed by payers and providers of care, and life sciences companies. The key categories of applications involve diagnosis and treatment recommendations, patient engagement and adherence, and administrative activities. Although there are many instances in which AI can perform healthcare tasks as well or better than humans, implementation factors will prevent large-scale automation of healthcare professional jobs for a considerable period. Ethical issues in the application of AI to healthcare are also discussed.","accessed":{"date-parts":[["2023","6","1"]]},"author":[{"dropping-particle":"","family":"Davenport","given":"Thomas","non-dropping-particle":"","parse-names":false,"suffix":""},{"dropping-particle":"","family":"Kalakota","given":"Ravi","non-dropping-particle":"","parse-names":false,"suffix":""}],"container-title":"Future Healthcare Journal","id":"ITEM-1","issue":"2","issued":{"date-parts":[["2019"]]},"page":"94-98","title":"The potential for artificial intelligence in healthcare","type":"webpage","volume":"6"},"uris":["http://www.mendeley.com/documents/?uuid=a164a15f-9286-3544-8d3d-abc0ae517dbd"]},{"id":"ITEM-2","itemData":{"DOI":"10.1016/B978-0-12-818438-7.00012-5","ISBN":"9780128184387","URL":"https://www.ncbi.nlm.nih.gov/pmc/articles/PMC7332220/","abstract":"This chapter will map the ethical and legal challenges posed by artificial intelligence (AI) in healthcare and suggest directions for resolving them. Section 1 will briefly clarify what AI is and Section 2 will give an idea of the trends and strategies in the United States (US) and Europe, thereby tailoring the discussion to the ethical and legal debate of AI-driven healthcare. This will be followed in Section 3 by a discussion of four primary ethical challenges, namely, (1) informed consent to use, (2) safety and transparency, (3) algorithmic fairness and biases, and (4) data privacy. Section 4 will then analyze five legal challenges in the US and Europe: (1) safety and effectiveness, (2) liability, (3) data protection and privacy, (4) cybersecurity, and (5) intellectual property law. Finally, Section 5 will summarize the major conclusions and especially emphasize the importance of building an AI-driven healthcare system that is successful and promotes trust and the motto Health AIs for All of Us.","accessed":{"date-parts":[["2023","6","1"]]},"author":[{"dropping-particle":"","family":"Gerke","given":"Sara","non-dropping-particle":"","parse-names":false,"suffix":""},{"dropping-particle":"","family":"Minssen","given":"Timo","non-dropping-particle":"","parse-names":false,"suffix":""},{"dropping-particle":"","family":"Cohen","given":"Glenn","non-dropping-particle":"","parse-names":false,"suffix":""}],"container-title":"Artificial Intelligence in Healthcare","id":"ITEM-2","issued":{"date-parts":[["2020"]]},"page":"295-336","title":"Ethical and legal challenges of artificial intelligence-driven healthcare","type":"webpage"},"uris":["http://www.mendeley.com/documents/?uuid=0efc3e58-871b-3aed-8a19-6b6bb7101a0a"]},{"id":"ITEM-3","itemData":{"URL":"https://www.frontiersin.org/articles/10.3389/fsurg.2022.862322/full","accessed":{"date-parts":[["2023","6","1"]]},"author":[{"dropping-particle":"","family":"Frontiers","given":"","non-dropping-particle":"","parse-names":false,"suffix":""}],"container-title":"Frontiers","id":"ITEM-3","issued":{"date-parts":[["2022"]]},"title":"Legal and Ethical Consideration in Artificial Intelligence in Healthcare: Who Takes Responsibility?","type":"webpage"},"uris":["http://www.mendeley.com/documents/?uuid=617346d0-efa4-356c-825e-ebea9f90bd63"]},{"id":"ITEM-4","itemData":{"DOI":"10.18502/ijph.v50i11.7600","ISSN":"22516093","URL":"https://www.ncbi.nlm.nih.gov/pmc/articles/PMC8826344/","accessed":{"date-parts":[["2023","6","1"]]},"author":[{"dropping-particle":"","family":"Farhud","given":"Dariush D.","non-dropping-particle":"","parse-names":false,"suffix":""},{"dropping-particle":"","family":"Zokaei","given":"Shaghayegh","non-dropping-particle":"","parse-names":false,"suffix":""}],"container-title":"Iranian Journal of Public Health","id":"ITEM-4","issue":"11","issued":{"date-parts":[["2021"]]},"page":"i-v","title":"Ethical issues of artificial intelligence in medicine and healthcare","type":"webpage","volume":"50"},"uris":["http://www.mendeley.com/documents/?uuid=61399c1c-792b-3a8d-887b-331606bc98ab"]}],"mendeley":{"formattedCitation":"(Davenport and Kalakota, 2019; Gerke, Minssen and Cohen, 2020; Farhud and Zokaei, 2021; Frontiers, 2022)","plainTextFormattedCitation":"(Davenport and Kalakota, 2019; Gerke, Minssen and Cohen, 2020; Farhud and Zokaei, 2021; Frontiers, 2022)","previouslyFormattedCitation":"(Davenport and Kalakota, 2019; Gerke, Minssen and Cohen, 2020; Farhud and Zokaei, 2021; Frontiers, 2022)"},"properties":{"noteIndex":0},"schema":"https://github.com/citation-style-language/schema/raw/master/csl-citation.json"}</w:instrText>
      </w:r>
      <w:r w:rsidR="0045287C">
        <w:rPr>
          <w:rFonts w:cstheme="majorBidi"/>
          <w:b/>
          <w:bCs/>
          <w:szCs w:val="24"/>
        </w:rPr>
        <w:fldChar w:fldCharType="separate"/>
      </w:r>
      <w:r w:rsidR="0045287C" w:rsidRPr="0045287C">
        <w:rPr>
          <w:rFonts w:cstheme="majorBidi"/>
          <w:bCs/>
          <w:noProof/>
          <w:szCs w:val="24"/>
        </w:rPr>
        <w:t>(Davenport and Kalakota, 2019; Gerke, Minssen and Cohen, 2020; Farhud and Zokaei, 2021; Frontiers, 2022)</w:t>
      </w:r>
      <w:r w:rsidR="0045287C">
        <w:rPr>
          <w:rFonts w:cstheme="majorBidi"/>
          <w:b/>
          <w:bCs/>
          <w:szCs w:val="24"/>
        </w:rPr>
        <w:fldChar w:fldCharType="end"/>
      </w:r>
    </w:p>
    <w:p w14:paraId="69FC82D1" w14:textId="7DC3381F" w:rsidR="00D46515" w:rsidRDefault="002822DC" w:rsidP="00D528E7">
      <w:pPr>
        <w:spacing w:line="259" w:lineRule="auto"/>
        <w:rPr>
          <w:rFonts w:cstheme="majorBidi"/>
          <w:szCs w:val="24"/>
        </w:rPr>
      </w:pPr>
      <w:r w:rsidRPr="002822DC">
        <w:rPr>
          <w:rFonts w:cstheme="majorBidi"/>
          <w:szCs w:val="24"/>
        </w:rPr>
        <w:t>The application of AI in healthcare creates a variety of ethical and security issues, despite being promising. Just a handful of these are: privacy, bias, openness, responsibility, consent, and autonomy.</w:t>
      </w:r>
    </w:p>
    <w:p w14:paraId="4B896C1B" w14:textId="6DD610FF" w:rsidR="00045060" w:rsidRPr="00045060" w:rsidRDefault="00045060" w:rsidP="00045060">
      <w:pPr>
        <w:pStyle w:val="ListParagraph"/>
        <w:numPr>
          <w:ilvl w:val="0"/>
          <w:numId w:val="1"/>
        </w:numPr>
        <w:spacing w:line="259" w:lineRule="auto"/>
        <w:rPr>
          <w:rFonts w:cstheme="majorBidi"/>
          <w:b/>
          <w:bCs/>
          <w:szCs w:val="24"/>
        </w:rPr>
      </w:pPr>
      <w:r w:rsidRPr="00045060">
        <w:rPr>
          <w:rFonts w:cstheme="majorBidi"/>
          <w:b/>
          <w:bCs/>
          <w:szCs w:val="24"/>
        </w:rPr>
        <w:t>Security Issues:</w:t>
      </w:r>
    </w:p>
    <w:p w14:paraId="47553C12" w14:textId="6E40E2AB" w:rsidR="00045060" w:rsidRPr="00045060" w:rsidRDefault="00045060" w:rsidP="00045060">
      <w:pPr>
        <w:pStyle w:val="ListParagraph"/>
        <w:numPr>
          <w:ilvl w:val="0"/>
          <w:numId w:val="4"/>
        </w:numPr>
        <w:spacing w:line="259" w:lineRule="auto"/>
        <w:rPr>
          <w:rFonts w:cstheme="majorBidi"/>
          <w:szCs w:val="24"/>
        </w:rPr>
      </w:pPr>
      <w:r w:rsidRPr="00045060">
        <w:rPr>
          <w:rFonts w:cstheme="majorBidi"/>
          <w:b/>
          <w:bCs/>
          <w:szCs w:val="24"/>
        </w:rPr>
        <w:t>Data Breach:</w:t>
      </w:r>
      <w:r w:rsidRPr="00045060">
        <w:rPr>
          <w:rFonts w:cstheme="majorBidi"/>
          <w:szCs w:val="24"/>
        </w:rPr>
        <w:t xml:space="preserve"> AI systems used in healthcare rely on a large amount of patient data, which can be vulnerable to breaches if improperly secured. Personal health information may be </w:t>
      </w:r>
      <w:proofErr w:type="gramStart"/>
      <w:r w:rsidRPr="00045060">
        <w:rPr>
          <w:rFonts w:cstheme="majorBidi"/>
          <w:szCs w:val="24"/>
        </w:rPr>
        <w:t>misused</w:t>
      </w:r>
      <w:proofErr w:type="gramEnd"/>
      <w:r w:rsidRPr="00045060">
        <w:rPr>
          <w:rFonts w:cstheme="majorBidi"/>
          <w:szCs w:val="24"/>
        </w:rPr>
        <w:t xml:space="preserve"> and serious privacy violations may result from unauthorized access to patient data.</w:t>
      </w:r>
    </w:p>
    <w:p w14:paraId="2BEE5B87" w14:textId="06F7B2DC" w:rsidR="00045060" w:rsidRPr="00045060" w:rsidRDefault="00045060" w:rsidP="00045060">
      <w:pPr>
        <w:pStyle w:val="ListParagraph"/>
        <w:numPr>
          <w:ilvl w:val="0"/>
          <w:numId w:val="4"/>
        </w:numPr>
        <w:spacing w:line="259" w:lineRule="auto"/>
        <w:rPr>
          <w:rFonts w:cstheme="majorBidi"/>
          <w:szCs w:val="24"/>
        </w:rPr>
      </w:pPr>
      <w:r w:rsidRPr="00045060">
        <w:rPr>
          <w:rFonts w:cstheme="majorBidi"/>
          <w:b/>
          <w:bCs/>
          <w:szCs w:val="24"/>
        </w:rPr>
        <w:t>Cyberattacks on AI Systems:</w:t>
      </w:r>
      <w:r w:rsidRPr="00045060">
        <w:rPr>
          <w:rFonts w:cstheme="majorBidi"/>
          <w:szCs w:val="24"/>
        </w:rPr>
        <w:t xml:space="preserve"> Cyberattacks on AI systems themselves are a possibility. By providing false data to AI models (a technique known as </w:t>
      </w:r>
      <w:r w:rsidR="00F66963">
        <w:rPr>
          <w:rFonts w:cstheme="majorBidi"/>
          <w:szCs w:val="24"/>
        </w:rPr>
        <w:t>“</w:t>
      </w:r>
      <w:r w:rsidRPr="00045060">
        <w:rPr>
          <w:rFonts w:cstheme="majorBidi"/>
          <w:szCs w:val="24"/>
        </w:rPr>
        <w:t>data poisoning</w:t>
      </w:r>
      <w:r w:rsidR="00F66963">
        <w:rPr>
          <w:rFonts w:cstheme="majorBidi"/>
          <w:szCs w:val="24"/>
        </w:rPr>
        <w:t>”</w:t>
      </w:r>
      <w:r w:rsidRPr="00045060">
        <w:rPr>
          <w:rFonts w:cstheme="majorBidi"/>
          <w:szCs w:val="24"/>
        </w:rPr>
        <w:t>) or by taking advantage of flaws in AI algorithms, these attacks can be used to manipulate AI models.</w:t>
      </w:r>
    </w:p>
    <w:p w14:paraId="48AF117A" w14:textId="7A67ED6D" w:rsidR="00045060" w:rsidRDefault="00045060" w:rsidP="00045060">
      <w:pPr>
        <w:pStyle w:val="ListParagraph"/>
        <w:numPr>
          <w:ilvl w:val="0"/>
          <w:numId w:val="4"/>
        </w:numPr>
        <w:spacing w:line="259" w:lineRule="auto"/>
        <w:rPr>
          <w:rFonts w:cstheme="majorBidi"/>
          <w:szCs w:val="24"/>
        </w:rPr>
      </w:pPr>
      <w:r w:rsidRPr="00045060">
        <w:rPr>
          <w:rFonts w:cstheme="majorBidi"/>
          <w:b/>
          <w:bCs/>
          <w:szCs w:val="24"/>
        </w:rPr>
        <w:t>AI System Reliability:</w:t>
      </w:r>
      <w:r w:rsidRPr="00045060">
        <w:rPr>
          <w:rFonts w:cstheme="majorBidi"/>
          <w:szCs w:val="24"/>
        </w:rPr>
        <w:t xml:space="preserve"> As AI systems take on more significant roles in healthcare, ensuring their dependability becomes essential. Patients may suffer harm </w:t>
      </w:r>
      <w:proofErr w:type="gramStart"/>
      <w:r w:rsidRPr="00045060">
        <w:rPr>
          <w:rFonts w:cstheme="majorBidi"/>
          <w:szCs w:val="24"/>
        </w:rPr>
        <w:t>as a result of</w:t>
      </w:r>
      <w:proofErr w:type="gramEnd"/>
      <w:r w:rsidRPr="00045060">
        <w:rPr>
          <w:rFonts w:cstheme="majorBidi"/>
          <w:szCs w:val="24"/>
        </w:rPr>
        <w:t xml:space="preserve"> inaccurate diagnoses or treatments if an AI system malfunctions or is compromised.</w:t>
      </w:r>
    </w:p>
    <w:p w14:paraId="63B907DC" w14:textId="77777777" w:rsidR="00045060" w:rsidRPr="00045060" w:rsidRDefault="00045060" w:rsidP="00045060">
      <w:pPr>
        <w:pStyle w:val="ListParagraph"/>
        <w:spacing w:line="259" w:lineRule="auto"/>
        <w:ind w:left="1080"/>
        <w:rPr>
          <w:rFonts w:cstheme="majorBidi"/>
          <w:szCs w:val="24"/>
        </w:rPr>
      </w:pPr>
    </w:p>
    <w:p w14:paraId="3237EBAB" w14:textId="378F5A10" w:rsidR="00045060" w:rsidRPr="00045060" w:rsidRDefault="00045060" w:rsidP="00045060">
      <w:pPr>
        <w:pStyle w:val="ListParagraph"/>
        <w:numPr>
          <w:ilvl w:val="0"/>
          <w:numId w:val="5"/>
        </w:numPr>
        <w:spacing w:line="259" w:lineRule="auto"/>
        <w:rPr>
          <w:rFonts w:cstheme="majorBidi"/>
          <w:b/>
          <w:bCs/>
          <w:szCs w:val="24"/>
        </w:rPr>
      </w:pPr>
      <w:r w:rsidRPr="00045060">
        <w:rPr>
          <w:rFonts w:cstheme="majorBidi"/>
          <w:b/>
          <w:bCs/>
          <w:szCs w:val="24"/>
        </w:rPr>
        <w:t>Ethical Issues:</w:t>
      </w:r>
    </w:p>
    <w:p w14:paraId="7C4A8A5B" w14:textId="595CA09E" w:rsidR="00045060" w:rsidRPr="00045060" w:rsidRDefault="00045060" w:rsidP="00045060">
      <w:pPr>
        <w:pStyle w:val="ListParagraph"/>
        <w:numPr>
          <w:ilvl w:val="1"/>
          <w:numId w:val="6"/>
        </w:numPr>
        <w:spacing w:line="259" w:lineRule="auto"/>
        <w:rPr>
          <w:rFonts w:cstheme="majorBidi"/>
          <w:szCs w:val="24"/>
        </w:rPr>
      </w:pPr>
      <w:r w:rsidRPr="00045060">
        <w:rPr>
          <w:rFonts w:cstheme="majorBidi"/>
          <w:b/>
          <w:bCs/>
          <w:szCs w:val="24"/>
        </w:rPr>
        <w:t>Bias in AI Predictions:</w:t>
      </w:r>
      <w:r w:rsidRPr="00045060">
        <w:rPr>
          <w:rFonts w:cstheme="majorBidi"/>
          <w:szCs w:val="24"/>
        </w:rPr>
        <w:t xml:space="preserve"> AI models that were developed using biased or unrepresentative data may produce predictions that are biased. Due to the biases ingrained in AI systems, this might result in inequalities in care, with some groups receiving less accurate diagnoses or treatments.</w:t>
      </w:r>
    </w:p>
    <w:p w14:paraId="4B464527" w14:textId="66F34283" w:rsidR="00045060" w:rsidRPr="00045060" w:rsidRDefault="00045060" w:rsidP="00045060">
      <w:pPr>
        <w:pStyle w:val="ListParagraph"/>
        <w:numPr>
          <w:ilvl w:val="1"/>
          <w:numId w:val="6"/>
        </w:numPr>
        <w:spacing w:line="259" w:lineRule="auto"/>
        <w:rPr>
          <w:rFonts w:cstheme="majorBidi"/>
          <w:szCs w:val="24"/>
        </w:rPr>
      </w:pPr>
      <w:r w:rsidRPr="00DD7492">
        <w:rPr>
          <w:rFonts w:cstheme="majorBidi"/>
          <w:b/>
          <w:bCs/>
          <w:szCs w:val="24"/>
        </w:rPr>
        <w:t>Transparency and Interpretability of AI Systems:</w:t>
      </w:r>
      <w:r w:rsidRPr="00045060">
        <w:rPr>
          <w:rFonts w:cstheme="majorBidi"/>
          <w:szCs w:val="24"/>
        </w:rPr>
        <w:t xml:space="preserve"> </w:t>
      </w:r>
      <w:r w:rsidR="00910D1C">
        <w:rPr>
          <w:rFonts w:cstheme="majorBidi"/>
          <w:szCs w:val="24"/>
        </w:rPr>
        <w:t>Deep Learning</w:t>
      </w:r>
      <w:r w:rsidRPr="00045060">
        <w:rPr>
          <w:rFonts w:cstheme="majorBidi"/>
          <w:szCs w:val="24"/>
        </w:rPr>
        <w:t xml:space="preserve"> models </w:t>
      </w:r>
      <w:proofErr w:type="gramStart"/>
      <w:r w:rsidRPr="00045060">
        <w:rPr>
          <w:rFonts w:cstheme="majorBidi"/>
          <w:szCs w:val="24"/>
        </w:rPr>
        <w:t>in particular are</w:t>
      </w:r>
      <w:proofErr w:type="gramEnd"/>
      <w:r w:rsidRPr="00045060">
        <w:rPr>
          <w:rFonts w:cstheme="majorBidi"/>
          <w:szCs w:val="24"/>
        </w:rPr>
        <w:t xml:space="preserve"> frequently referred to as </w:t>
      </w:r>
      <w:r w:rsidR="00F66963">
        <w:rPr>
          <w:rFonts w:cstheme="majorBidi"/>
          <w:szCs w:val="24"/>
        </w:rPr>
        <w:t>“</w:t>
      </w:r>
      <w:r w:rsidRPr="00045060">
        <w:rPr>
          <w:rFonts w:cstheme="majorBidi"/>
          <w:szCs w:val="24"/>
        </w:rPr>
        <w:t>black boxes</w:t>
      </w:r>
      <w:r w:rsidR="00F66963">
        <w:rPr>
          <w:rFonts w:cstheme="majorBidi"/>
          <w:szCs w:val="24"/>
        </w:rPr>
        <w:t>”</w:t>
      </w:r>
      <w:r w:rsidRPr="00045060">
        <w:rPr>
          <w:rFonts w:cstheme="majorBidi"/>
          <w:szCs w:val="24"/>
        </w:rPr>
        <w:t xml:space="preserve"> because they are difficult for humans to understand how they make decisions. This lack of openness can be problematic, especially in the medical field where it is crucial to comprehend the reasoning behind a diagnosis or treatment choice.</w:t>
      </w:r>
    </w:p>
    <w:p w14:paraId="00B543A7" w14:textId="2CA5EADF" w:rsidR="00045060" w:rsidRPr="00045060" w:rsidRDefault="00045060" w:rsidP="00045060">
      <w:pPr>
        <w:pStyle w:val="ListParagraph"/>
        <w:numPr>
          <w:ilvl w:val="1"/>
          <w:numId w:val="6"/>
        </w:numPr>
        <w:spacing w:line="259" w:lineRule="auto"/>
        <w:rPr>
          <w:rFonts w:cstheme="majorBidi"/>
          <w:szCs w:val="24"/>
        </w:rPr>
      </w:pPr>
      <w:r w:rsidRPr="00DD7492">
        <w:rPr>
          <w:rFonts w:cstheme="majorBidi"/>
          <w:b/>
          <w:bCs/>
          <w:szCs w:val="24"/>
        </w:rPr>
        <w:t>Consent and autonomy:</w:t>
      </w:r>
      <w:r w:rsidRPr="00045060">
        <w:rPr>
          <w:rFonts w:cstheme="majorBidi"/>
          <w:szCs w:val="24"/>
        </w:rPr>
        <w:t xml:space="preserve"> Patients have a right to be informed about how their data is used and to provide consent. However, due to the complexity of AI systems, it may be challenging for patients to fully comprehend how these systems will use their data, potentially undermining the concept of informed consent.</w:t>
      </w:r>
    </w:p>
    <w:p w14:paraId="19A0DCDB" w14:textId="1712F6C5" w:rsidR="00045060" w:rsidRDefault="00045060" w:rsidP="00045060">
      <w:pPr>
        <w:pStyle w:val="ListParagraph"/>
        <w:numPr>
          <w:ilvl w:val="1"/>
          <w:numId w:val="6"/>
        </w:numPr>
        <w:spacing w:line="259" w:lineRule="auto"/>
        <w:rPr>
          <w:rFonts w:cstheme="majorBidi"/>
          <w:szCs w:val="24"/>
        </w:rPr>
      </w:pPr>
      <w:r w:rsidRPr="00DD7492">
        <w:rPr>
          <w:rFonts w:cstheme="majorBidi"/>
          <w:b/>
          <w:bCs/>
          <w:szCs w:val="24"/>
        </w:rPr>
        <w:t>Accountability for AI Decisions</w:t>
      </w:r>
      <w:r w:rsidRPr="00045060">
        <w:rPr>
          <w:rFonts w:cstheme="majorBidi"/>
          <w:szCs w:val="24"/>
        </w:rPr>
        <w:t xml:space="preserve">: Determining who is in charge </w:t>
      </w:r>
      <w:proofErr w:type="gramStart"/>
      <w:r w:rsidRPr="00045060">
        <w:rPr>
          <w:rFonts w:cstheme="majorBidi"/>
          <w:szCs w:val="24"/>
        </w:rPr>
        <w:t>in the event that</w:t>
      </w:r>
      <w:proofErr w:type="gramEnd"/>
      <w:r w:rsidRPr="00045060">
        <w:rPr>
          <w:rFonts w:cstheme="majorBidi"/>
          <w:szCs w:val="24"/>
        </w:rPr>
        <w:t xml:space="preserve"> an AI system makes mistakes can be difficult. Who is to blame</w:t>
      </w:r>
      <w:r w:rsidR="00DD7492">
        <w:rPr>
          <w:rFonts w:cstheme="majorBidi"/>
          <w:szCs w:val="24"/>
        </w:rPr>
        <w:t>? T</w:t>
      </w:r>
      <w:r w:rsidRPr="00045060">
        <w:rPr>
          <w:rFonts w:cstheme="majorBidi"/>
          <w:szCs w:val="24"/>
        </w:rPr>
        <w:t>he AI system</w:t>
      </w:r>
      <w:r w:rsidR="00F66963">
        <w:rPr>
          <w:rFonts w:cstheme="majorBidi"/>
          <w:szCs w:val="24"/>
        </w:rPr>
        <w:t>’</w:t>
      </w:r>
      <w:r w:rsidRPr="00045060">
        <w:rPr>
          <w:rFonts w:cstheme="majorBidi"/>
          <w:szCs w:val="24"/>
        </w:rPr>
        <w:t>s creators</w:t>
      </w:r>
      <w:r w:rsidR="00DD7492">
        <w:rPr>
          <w:rFonts w:cstheme="majorBidi"/>
          <w:szCs w:val="24"/>
        </w:rPr>
        <w:t>?</w:t>
      </w:r>
      <w:r w:rsidRPr="00045060">
        <w:rPr>
          <w:rFonts w:cstheme="majorBidi"/>
          <w:szCs w:val="24"/>
        </w:rPr>
        <w:t xml:space="preserve"> </w:t>
      </w:r>
      <w:r w:rsidR="00DD7492">
        <w:rPr>
          <w:rFonts w:cstheme="majorBidi"/>
          <w:szCs w:val="24"/>
        </w:rPr>
        <w:t>T</w:t>
      </w:r>
      <w:r w:rsidRPr="00045060">
        <w:rPr>
          <w:rFonts w:cstheme="majorBidi"/>
          <w:szCs w:val="24"/>
        </w:rPr>
        <w:t>he healthcare professionals who used it</w:t>
      </w:r>
      <w:r w:rsidR="00DD7492">
        <w:rPr>
          <w:rFonts w:cstheme="majorBidi"/>
          <w:szCs w:val="24"/>
        </w:rPr>
        <w:t>? T</w:t>
      </w:r>
      <w:r w:rsidRPr="00045060">
        <w:rPr>
          <w:rFonts w:cstheme="majorBidi"/>
          <w:szCs w:val="24"/>
        </w:rPr>
        <w:t>he organization that adopted it?</w:t>
      </w:r>
    </w:p>
    <w:p w14:paraId="54A02794" w14:textId="77777777" w:rsidR="00DD7492" w:rsidRDefault="00DD7492" w:rsidP="00DD7492">
      <w:pPr>
        <w:pStyle w:val="ListParagraph"/>
        <w:spacing w:line="259" w:lineRule="auto"/>
        <w:ind w:left="1080"/>
        <w:rPr>
          <w:rFonts w:cstheme="majorBidi"/>
          <w:szCs w:val="24"/>
        </w:rPr>
      </w:pPr>
    </w:p>
    <w:p w14:paraId="68E56C80" w14:textId="77777777" w:rsidR="00BA3198" w:rsidRDefault="00BA3198" w:rsidP="00DD7492">
      <w:pPr>
        <w:pStyle w:val="ListParagraph"/>
        <w:spacing w:line="259" w:lineRule="auto"/>
        <w:ind w:left="1080"/>
        <w:rPr>
          <w:rFonts w:cstheme="majorBidi"/>
          <w:szCs w:val="24"/>
        </w:rPr>
      </w:pPr>
    </w:p>
    <w:p w14:paraId="0BE3C014" w14:textId="77777777" w:rsidR="00BA3198" w:rsidRPr="00045060" w:rsidRDefault="00BA3198" w:rsidP="00DD7492">
      <w:pPr>
        <w:pStyle w:val="ListParagraph"/>
        <w:spacing w:line="259" w:lineRule="auto"/>
        <w:ind w:left="1080"/>
        <w:rPr>
          <w:rFonts w:cstheme="majorBidi"/>
          <w:szCs w:val="24"/>
        </w:rPr>
      </w:pPr>
    </w:p>
    <w:p w14:paraId="094F9F2C" w14:textId="1CFECFBF" w:rsidR="00045060" w:rsidRPr="00DD7492" w:rsidRDefault="00045060" w:rsidP="00DD7492">
      <w:pPr>
        <w:pStyle w:val="ListParagraph"/>
        <w:numPr>
          <w:ilvl w:val="0"/>
          <w:numId w:val="7"/>
        </w:numPr>
        <w:spacing w:line="259" w:lineRule="auto"/>
        <w:rPr>
          <w:rFonts w:cstheme="majorBidi"/>
          <w:b/>
          <w:bCs/>
          <w:szCs w:val="24"/>
        </w:rPr>
      </w:pPr>
      <w:r w:rsidRPr="00DD7492">
        <w:rPr>
          <w:rFonts w:cstheme="majorBidi"/>
          <w:b/>
          <w:bCs/>
          <w:szCs w:val="24"/>
        </w:rPr>
        <w:lastRenderedPageBreak/>
        <w:t>Detailed Analysis</w:t>
      </w:r>
      <w:r w:rsidR="00DD7492">
        <w:rPr>
          <w:rFonts w:cstheme="majorBidi"/>
          <w:b/>
          <w:bCs/>
          <w:szCs w:val="24"/>
        </w:rPr>
        <w:t>:</w:t>
      </w:r>
    </w:p>
    <w:p w14:paraId="52D2CA91" w14:textId="7D95E34E" w:rsidR="00DD7492" w:rsidRPr="00DD7492" w:rsidRDefault="00DD7492" w:rsidP="00DD7492">
      <w:pPr>
        <w:spacing w:line="259" w:lineRule="auto"/>
        <w:ind w:left="720"/>
        <w:rPr>
          <w:rFonts w:cstheme="majorBidi"/>
          <w:szCs w:val="24"/>
        </w:rPr>
      </w:pPr>
      <w:r w:rsidRPr="00DD7492">
        <w:rPr>
          <w:rFonts w:cstheme="majorBidi"/>
          <w:szCs w:val="24"/>
        </w:rPr>
        <w:t>Because of the possibility of data leaks and cyberattacks, AI systems in the healthcare industry must be designed and implemented with strong security measures. Patient data can be protected using methods like encryption, anonymization, and secure data storage. Regular security audits and the application of defensive AI strategies</w:t>
      </w:r>
      <w:r w:rsidR="00BA3198">
        <w:rPr>
          <w:rFonts w:cstheme="majorBidi"/>
          <w:szCs w:val="24"/>
        </w:rPr>
        <w:t xml:space="preserve"> </w:t>
      </w:r>
      <w:r w:rsidRPr="00DD7492">
        <w:rPr>
          <w:rFonts w:cstheme="majorBidi"/>
          <w:szCs w:val="24"/>
        </w:rPr>
        <w:t>can also help make AI systems more resilient to cyberattacks.</w:t>
      </w:r>
    </w:p>
    <w:p w14:paraId="42304554" w14:textId="2D690E59" w:rsidR="00DD7492" w:rsidRDefault="00DD7492" w:rsidP="00DD7492">
      <w:pPr>
        <w:spacing w:line="259" w:lineRule="auto"/>
        <w:ind w:left="720"/>
        <w:rPr>
          <w:rFonts w:cstheme="majorBidi"/>
          <w:szCs w:val="24"/>
        </w:rPr>
      </w:pPr>
      <w:r w:rsidRPr="00DD7492">
        <w:rPr>
          <w:rFonts w:cstheme="majorBidi"/>
          <w:szCs w:val="24"/>
        </w:rPr>
        <w:t xml:space="preserve">Reliability concerns highlight how crucial it is to thoroughly test and validate AI systems in actual healthcare settings before they are widely adopted. Continuous AI system monitoring is essential to guarantee their continued dependability as they deal with </w:t>
      </w:r>
      <w:r w:rsidR="00BA3198">
        <w:rPr>
          <w:rFonts w:cstheme="majorBidi"/>
          <w:szCs w:val="24"/>
        </w:rPr>
        <w:t>new</w:t>
      </w:r>
      <w:r w:rsidRPr="00DD7492">
        <w:rPr>
          <w:rFonts w:cstheme="majorBidi"/>
          <w:szCs w:val="24"/>
        </w:rPr>
        <w:t xml:space="preserve"> data and circumstances.</w:t>
      </w:r>
    </w:p>
    <w:p w14:paraId="5C105E50" w14:textId="77777777" w:rsidR="00DD7492" w:rsidRPr="00DD7492" w:rsidRDefault="00DD7492" w:rsidP="00DD7492">
      <w:pPr>
        <w:spacing w:line="259" w:lineRule="auto"/>
        <w:ind w:left="720"/>
        <w:rPr>
          <w:rFonts w:cstheme="majorBidi"/>
          <w:szCs w:val="24"/>
        </w:rPr>
      </w:pPr>
      <w:r w:rsidRPr="00DD7492">
        <w:rPr>
          <w:rFonts w:cstheme="majorBidi"/>
          <w:szCs w:val="24"/>
        </w:rPr>
        <w:t xml:space="preserve">Serious ethical questions are raised by the possibility of bias in AI predictions. When training AI models, developers must </w:t>
      </w:r>
      <w:proofErr w:type="gramStart"/>
      <w:r w:rsidRPr="00DD7492">
        <w:rPr>
          <w:rFonts w:cstheme="majorBidi"/>
          <w:szCs w:val="24"/>
        </w:rPr>
        <w:t>make an effort</w:t>
      </w:r>
      <w:proofErr w:type="gramEnd"/>
      <w:r w:rsidRPr="00DD7492">
        <w:rPr>
          <w:rFonts w:cstheme="majorBidi"/>
          <w:szCs w:val="24"/>
        </w:rPr>
        <w:t xml:space="preserve"> to use representative and diverse data, and they should routinely check their models for bias. </w:t>
      </w:r>
      <w:proofErr w:type="gramStart"/>
      <w:r w:rsidRPr="00DD7492">
        <w:rPr>
          <w:rFonts w:cstheme="majorBidi"/>
          <w:szCs w:val="24"/>
        </w:rPr>
        <w:t>Holding developers</w:t>
      </w:r>
      <w:proofErr w:type="gramEnd"/>
      <w:r w:rsidRPr="00DD7492">
        <w:rPr>
          <w:rFonts w:cstheme="majorBidi"/>
          <w:szCs w:val="24"/>
        </w:rPr>
        <w:t xml:space="preserve"> responsible for eliminating bias can also be done by providing transparent reports on the demographic make-up of the training data and the performance of AI models across various groups.</w:t>
      </w:r>
    </w:p>
    <w:p w14:paraId="70CFCEFA" w14:textId="679BA0EA" w:rsidR="00DD7492" w:rsidRDefault="00DD7492" w:rsidP="00DD7492">
      <w:pPr>
        <w:spacing w:line="259" w:lineRule="auto"/>
        <w:ind w:left="720"/>
        <w:rPr>
          <w:rFonts w:cstheme="majorBidi"/>
          <w:szCs w:val="24"/>
        </w:rPr>
      </w:pPr>
      <w:r w:rsidRPr="00DD7492">
        <w:rPr>
          <w:rFonts w:cstheme="majorBidi"/>
          <w:szCs w:val="24"/>
        </w:rPr>
        <w:t xml:space="preserve">A significant ethical challenge is the lack of transparency and interpretability in many AI models. </w:t>
      </w:r>
      <w:r w:rsidR="00FB2F1B" w:rsidRPr="00FB2F1B">
        <w:rPr>
          <w:rFonts w:cstheme="majorBidi"/>
          <w:szCs w:val="24"/>
        </w:rPr>
        <w:t>Explainable AI (XAI) research aims to increase the transparency and human-understandability of AI decision-making processes. This is important in the healthcare sector because information enables informed decisions to be made by both patients and healthcare practitioners.</w:t>
      </w:r>
    </w:p>
    <w:p w14:paraId="72B0FC5D" w14:textId="77777777" w:rsidR="00DD7492" w:rsidRPr="00DD7492" w:rsidRDefault="00DD7492" w:rsidP="00DD7492">
      <w:pPr>
        <w:spacing w:line="259" w:lineRule="auto"/>
        <w:ind w:left="720"/>
        <w:rPr>
          <w:rFonts w:cstheme="majorBidi"/>
          <w:szCs w:val="24"/>
        </w:rPr>
      </w:pPr>
      <w:r w:rsidRPr="00DD7492">
        <w:rPr>
          <w:rFonts w:cstheme="majorBidi"/>
          <w:szCs w:val="24"/>
        </w:rPr>
        <w:t>The cornerstones of healthcare ethics are autonomy and consent. Healthcare providers should make sure that patients are informed about how their data will be used and given the chance to give consent before implementing AI systems. This could entail creating user-friendly explanations of AI and offering alternatives to patients who object to its use in their treatment.</w:t>
      </w:r>
    </w:p>
    <w:p w14:paraId="4E058A5E" w14:textId="07201900" w:rsidR="00DD7492" w:rsidRDefault="00DD7492" w:rsidP="00DD7492">
      <w:pPr>
        <w:spacing w:line="259" w:lineRule="auto"/>
        <w:ind w:left="720"/>
        <w:rPr>
          <w:rFonts w:cstheme="majorBidi"/>
          <w:szCs w:val="24"/>
        </w:rPr>
      </w:pPr>
      <w:r w:rsidRPr="00DD7492">
        <w:rPr>
          <w:rFonts w:cstheme="majorBidi"/>
          <w:szCs w:val="24"/>
        </w:rPr>
        <w:t xml:space="preserve">Finally, accountability is a complicated issue that might call for new legal and regulatory frameworks. If an AI system commits a mistake, who should be held responsible: the AI developers, the healthcare professionals, or the healthcare organization? To clarify these issues, clear policies and </w:t>
      </w:r>
      <w:proofErr w:type="gramStart"/>
      <w:r w:rsidRPr="00DD7492">
        <w:rPr>
          <w:rFonts w:cstheme="majorBidi"/>
          <w:szCs w:val="24"/>
        </w:rPr>
        <w:t>regulations</w:t>
      </w:r>
      <w:r w:rsidR="004B1D9F">
        <w:rPr>
          <w:rFonts w:cstheme="majorBidi"/>
          <w:szCs w:val="24"/>
        </w:rPr>
        <w:t xml:space="preserve">, </w:t>
      </w:r>
      <w:r w:rsidR="00BA3198">
        <w:rPr>
          <w:rFonts w:cstheme="majorBidi"/>
          <w:szCs w:val="24"/>
        </w:rPr>
        <w:t xml:space="preserve"> </w:t>
      </w:r>
      <w:r w:rsidRPr="00DD7492">
        <w:rPr>
          <w:rFonts w:cstheme="majorBidi"/>
          <w:szCs w:val="24"/>
        </w:rPr>
        <w:t>possibly</w:t>
      </w:r>
      <w:proofErr w:type="gramEnd"/>
      <w:r w:rsidRPr="00DD7492">
        <w:rPr>
          <w:rFonts w:cstheme="majorBidi"/>
          <w:szCs w:val="24"/>
        </w:rPr>
        <w:t xml:space="preserve"> at the legislative level</w:t>
      </w:r>
      <w:r w:rsidR="004B1D9F">
        <w:rPr>
          <w:rFonts w:cstheme="majorBidi"/>
          <w:szCs w:val="24"/>
        </w:rPr>
        <w:t xml:space="preserve">, </w:t>
      </w:r>
      <w:r w:rsidRPr="00DD7492">
        <w:rPr>
          <w:rFonts w:cstheme="majorBidi"/>
          <w:szCs w:val="24"/>
        </w:rPr>
        <w:t>will be required.</w:t>
      </w:r>
    </w:p>
    <w:p w14:paraId="42F4F764" w14:textId="77BA64F7" w:rsidR="00DD7492" w:rsidRPr="00045060" w:rsidRDefault="00B97B9B" w:rsidP="00DD7492">
      <w:pPr>
        <w:spacing w:line="259" w:lineRule="auto"/>
        <w:rPr>
          <w:rFonts w:cstheme="majorBidi"/>
          <w:szCs w:val="24"/>
        </w:rPr>
      </w:pPr>
      <w:r w:rsidRPr="00B97B9B">
        <w:rPr>
          <w:rFonts w:cstheme="majorBidi"/>
          <w:szCs w:val="24"/>
        </w:rPr>
        <w:t xml:space="preserve">While using AI in healthcare has many benefits, there are also significant ethical and security concerns. </w:t>
      </w:r>
      <w:proofErr w:type="gramStart"/>
      <w:r w:rsidRPr="00B97B9B">
        <w:rPr>
          <w:rFonts w:cstheme="majorBidi"/>
          <w:szCs w:val="24"/>
        </w:rPr>
        <w:t>In order to</w:t>
      </w:r>
      <w:proofErr w:type="gramEnd"/>
      <w:r w:rsidRPr="00B97B9B">
        <w:rPr>
          <w:rFonts w:cstheme="majorBidi"/>
          <w:szCs w:val="24"/>
        </w:rPr>
        <w:t xml:space="preserve"> address these concerns a coordinated effort from AI developers, healthcare professionals, patients, policymakers, and society at large will be required.</w:t>
      </w:r>
    </w:p>
    <w:p w14:paraId="3AD486DE" w14:textId="3EB0F71A" w:rsidR="00D528E7" w:rsidRDefault="00D528E7" w:rsidP="00D528E7">
      <w:pPr>
        <w:spacing w:line="259" w:lineRule="auto"/>
        <w:rPr>
          <w:rFonts w:cstheme="majorBidi"/>
          <w:b/>
          <w:bCs/>
          <w:szCs w:val="24"/>
        </w:rPr>
      </w:pPr>
      <w:bookmarkStart w:id="8" w:name="_Toc137928768"/>
      <w:r w:rsidRPr="00D46515">
        <w:rPr>
          <w:rStyle w:val="Heading2Char"/>
          <w:rFonts w:asciiTheme="majorBidi" w:hAnsiTheme="majorBidi"/>
          <w:b/>
          <w:bCs/>
          <w:color w:val="auto"/>
          <w:sz w:val="24"/>
          <w:szCs w:val="24"/>
        </w:rPr>
        <w:t>Analyzing the Technical Challenges in the Selected AI System</w:t>
      </w:r>
      <w:bookmarkEnd w:id="8"/>
      <w:r w:rsidR="00D46515" w:rsidRPr="00D46515">
        <w:rPr>
          <w:rFonts w:cstheme="majorBidi"/>
          <w:b/>
          <w:bCs/>
          <w:szCs w:val="24"/>
        </w:rPr>
        <w:t>:</w:t>
      </w:r>
      <w:r w:rsidR="006C0A33">
        <w:rPr>
          <w:rFonts w:cstheme="majorBidi"/>
          <w:b/>
          <w:bCs/>
          <w:szCs w:val="24"/>
        </w:rPr>
        <w:t xml:space="preserve"> </w:t>
      </w:r>
      <w:r w:rsidR="006C0A33">
        <w:rPr>
          <w:rFonts w:cstheme="majorBidi"/>
          <w:b/>
          <w:bCs/>
          <w:szCs w:val="24"/>
        </w:rPr>
        <w:fldChar w:fldCharType="begin" w:fldLock="1"/>
      </w:r>
      <w:r w:rsidR="008C2DC8">
        <w:rPr>
          <w:rFonts w:cstheme="majorBidi"/>
          <w:b/>
          <w:bCs/>
          <w:szCs w:val="24"/>
        </w:rPr>
        <w:instrText>ADDIN CSL_CITATION {"citationItems":[{"id":"ITEM-1","itemData":{"URL":"https://research.aimultiple.com/challenges-of-ai-in-healthcare/","accessed":{"date-parts":[["2023","6","1"]]},"author":[{"dropping-particle":"","family":"Dilmegani","given":"Cem","non-dropping-particle":"","parse-names":false,"suffix":""}],"container-title":"AI Multiple","id":"ITEM-1","issued":{"date-parts":[["2022"]]},"title":"Top 6 Challenges of AI in Healthcare &amp; Overcoming them in 2023","type":"webpage"},"uris":["http://www.mendeley.com/documents/?uuid=b349d647-617b-3142-98e9-8203fabe844c"]},{"id":"ITEM-2","itemData":{"URL":"https://www.forbes.com/sites/forbesbusinesscouncil/2023/02/07/top-five-opportunities-and-challenges-of-ai-in-healthcare/?sh=502ba9ee2805","accessed":{"date-parts":[["2023","6","1"]]},"author":[{"dropping-particle":"","family":"Rosen","given":"Howard","non-dropping-particle":"","parse-names":false,"suffix":""}],"container-title":"Forbes Business Council","id":"ITEM-2","issued":{"date-parts":[["2023"]]},"title":"Top five opportunities and challenges of AI In healthcare","type":"webpage"},"uris":["http://www.mendeley.com/documents/?uuid=8b4d0eba-60cb-3647-9d82-906f0252e11e"]},{"id":"ITEM-3","itemData":{"URL":"https://emeritus.org/blog/healthcare-challenges-of-ai-in-healthcare/","accessed":{"date-parts":[["2023","6","1"]]},"author":[{"dropping-particle":"","family":"Emeritus","given":"","non-dropping-particle":"","parse-names":false,"suffix":""}],"container-title":"Emeritus","id":"ITEM-3","issued":{"date-parts":[["2023"]]},"title":"What are the Challenges of AI in Healthcare? Can They be Resolved?","type":"webpage"},"uris":["http://www.mendeley.com/documents/?uuid=c6bf7e49-7cd1-35cb-a32d-61e8c2434eef"]}],"mendeley":{"formattedCitation":"(Dilmegani, 2022; Emeritus, 2023; Rosen, 2023)","plainTextFormattedCitation":"(Dilmegani, 2022; Emeritus, 2023; Rosen, 2023)","previouslyFormattedCitation":"(Dilmegani, 2022; Emeritus, 2023; Rosen, 2023)"},"properties":{"noteIndex":0},"schema":"https://github.com/citation-style-language/schema/raw/master/csl-citation.json"}</w:instrText>
      </w:r>
      <w:r w:rsidR="006C0A33">
        <w:rPr>
          <w:rFonts w:cstheme="majorBidi"/>
          <w:b/>
          <w:bCs/>
          <w:szCs w:val="24"/>
        </w:rPr>
        <w:fldChar w:fldCharType="separate"/>
      </w:r>
      <w:r w:rsidR="006C0A33" w:rsidRPr="006C0A33">
        <w:rPr>
          <w:rFonts w:cstheme="majorBidi"/>
          <w:bCs/>
          <w:noProof/>
          <w:szCs w:val="24"/>
        </w:rPr>
        <w:t>(Dilmegani, 2022; Emeritus, 2023; Rosen, 2023)</w:t>
      </w:r>
      <w:r w:rsidR="006C0A33">
        <w:rPr>
          <w:rFonts w:cstheme="majorBidi"/>
          <w:b/>
          <w:bCs/>
          <w:szCs w:val="24"/>
        </w:rPr>
        <w:fldChar w:fldCharType="end"/>
      </w:r>
    </w:p>
    <w:p w14:paraId="2115D051" w14:textId="6AF522CE" w:rsidR="00D46515" w:rsidRDefault="00F4700D" w:rsidP="00D528E7">
      <w:pPr>
        <w:spacing w:line="259" w:lineRule="auto"/>
        <w:rPr>
          <w:rFonts w:cstheme="majorBidi"/>
          <w:szCs w:val="24"/>
        </w:rPr>
      </w:pPr>
      <w:r w:rsidRPr="00F4700D">
        <w:rPr>
          <w:rFonts w:cstheme="majorBidi"/>
          <w:szCs w:val="24"/>
        </w:rPr>
        <w:t xml:space="preserve">Despite the potential of AI in healthcare, there are technical obstacles </w:t>
      </w:r>
      <w:r w:rsidR="009D78E4">
        <w:rPr>
          <w:rFonts w:cstheme="majorBidi"/>
          <w:szCs w:val="24"/>
        </w:rPr>
        <w:t>that we need to</w:t>
      </w:r>
      <w:r w:rsidRPr="00F4700D">
        <w:rPr>
          <w:rFonts w:cstheme="majorBidi"/>
          <w:szCs w:val="24"/>
        </w:rPr>
        <w:t xml:space="preserve"> overcome.</w:t>
      </w:r>
    </w:p>
    <w:p w14:paraId="412516F1" w14:textId="77777777" w:rsidR="004B1D9F" w:rsidRDefault="004B1D9F" w:rsidP="00D528E7">
      <w:pPr>
        <w:spacing w:line="259" w:lineRule="auto"/>
        <w:rPr>
          <w:rFonts w:cstheme="majorBidi"/>
          <w:szCs w:val="24"/>
        </w:rPr>
      </w:pPr>
    </w:p>
    <w:p w14:paraId="062D4E4F" w14:textId="2456B7A8" w:rsidR="00F4700D" w:rsidRPr="00F4700D" w:rsidRDefault="00F4700D" w:rsidP="00F4700D">
      <w:pPr>
        <w:pStyle w:val="ListParagraph"/>
        <w:numPr>
          <w:ilvl w:val="0"/>
          <w:numId w:val="8"/>
        </w:numPr>
        <w:spacing w:line="259" w:lineRule="auto"/>
        <w:rPr>
          <w:rFonts w:cstheme="majorBidi"/>
          <w:b/>
          <w:bCs/>
          <w:szCs w:val="24"/>
        </w:rPr>
      </w:pPr>
      <w:r w:rsidRPr="00F4700D">
        <w:rPr>
          <w:rFonts w:cstheme="majorBidi"/>
          <w:b/>
          <w:bCs/>
          <w:szCs w:val="24"/>
        </w:rPr>
        <w:lastRenderedPageBreak/>
        <w:t>Technical Challenges:</w:t>
      </w:r>
    </w:p>
    <w:p w14:paraId="47E94198" w14:textId="2C674698" w:rsidR="00F4700D" w:rsidRPr="00F4700D" w:rsidRDefault="00F4700D" w:rsidP="00F4700D">
      <w:pPr>
        <w:pStyle w:val="ListParagraph"/>
        <w:numPr>
          <w:ilvl w:val="0"/>
          <w:numId w:val="10"/>
        </w:numPr>
        <w:spacing w:line="259" w:lineRule="auto"/>
        <w:rPr>
          <w:rFonts w:cstheme="majorBidi"/>
          <w:szCs w:val="24"/>
        </w:rPr>
      </w:pPr>
      <w:r w:rsidRPr="00F4700D">
        <w:rPr>
          <w:rFonts w:cstheme="majorBidi"/>
          <w:b/>
          <w:bCs/>
          <w:szCs w:val="24"/>
        </w:rPr>
        <w:t>Data Availability and Quality:</w:t>
      </w:r>
      <w:r w:rsidRPr="00F4700D">
        <w:rPr>
          <w:rFonts w:cstheme="majorBidi"/>
          <w:szCs w:val="24"/>
        </w:rPr>
        <w:t xml:space="preserve"> AI models need to be trained on a lot of high-quality data. Obtaining such data in the healthcare industry can be difficult because of privacy laws, and varying data standards.</w:t>
      </w:r>
    </w:p>
    <w:p w14:paraId="5A863EBB" w14:textId="762F08BD" w:rsidR="00F4700D" w:rsidRPr="00F4700D" w:rsidRDefault="00F4700D" w:rsidP="00F4700D">
      <w:pPr>
        <w:pStyle w:val="ListParagraph"/>
        <w:numPr>
          <w:ilvl w:val="0"/>
          <w:numId w:val="10"/>
        </w:numPr>
        <w:spacing w:line="259" w:lineRule="auto"/>
        <w:rPr>
          <w:rFonts w:cstheme="majorBidi"/>
          <w:szCs w:val="24"/>
        </w:rPr>
      </w:pPr>
      <w:r w:rsidRPr="00F4700D">
        <w:rPr>
          <w:rFonts w:cstheme="majorBidi"/>
          <w:b/>
          <w:bCs/>
          <w:szCs w:val="24"/>
        </w:rPr>
        <w:t>Algorithmic Complexity:</w:t>
      </w:r>
      <w:r w:rsidRPr="00F4700D">
        <w:rPr>
          <w:rFonts w:cstheme="majorBidi"/>
          <w:szCs w:val="24"/>
        </w:rPr>
        <w:t xml:space="preserve"> </w:t>
      </w:r>
      <w:r w:rsidR="00910D1C">
        <w:rPr>
          <w:rFonts w:cstheme="majorBidi"/>
          <w:szCs w:val="24"/>
        </w:rPr>
        <w:t>Deep Learning</w:t>
      </w:r>
      <w:r w:rsidRPr="00F4700D">
        <w:rPr>
          <w:rFonts w:cstheme="majorBidi"/>
          <w:szCs w:val="24"/>
        </w:rPr>
        <w:t xml:space="preserve"> models</w:t>
      </w:r>
      <w:proofErr w:type="gramStart"/>
      <w:r w:rsidRPr="00F4700D">
        <w:rPr>
          <w:rFonts w:cstheme="majorBidi"/>
          <w:szCs w:val="24"/>
        </w:rPr>
        <w:t>, in particular, can</w:t>
      </w:r>
      <w:proofErr w:type="gramEnd"/>
      <w:r w:rsidRPr="00F4700D">
        <w:rPr>
          <w:rFonts w:cstheme="majorBidi"/>
          <w:szCs w:val="24"/>
        </w:rPr>
        <w:t xml:space="preserve"> be extremely complex and computationally intensive, requiring substantial computing resources for both training and deployment.</w:t>
      </w:r>
    </w:p>
    <w:p w14:paraId="6B2175F4" w14:textId="7DA4FDD0" w:rsidR="00F4700D" w:rsidRPr="00F4700D" w:rsidRDefault="00F4700D" w:rsidP="00F4700D">
      <w:pPr>
        <w:pStyle w:val="ListParagraph"/>
        <w:numPr>
          <w:ilvl w:val="0"/>
          <w:numId w:val="10"/>
        </w:numPr>
        <w:spacing w:line="259" w:lineRule="auto"/>
        <w:rPr>
          <w:rFonts w:cstheme="majorBidi"/>
          <w:szCs w:val="24"/>
        </w:rPr>
      </w:pPr>
      <w:r w:rsidRPr="00756431">
        <w:rPr>
          <w:rFonts w:cstheme="majorBidi"/>
          <w:b/>
          <w:bCs/>
          <w:szCs w:val="24"/>
        </w:rPr>
        <w:t>Integration with Existing Systems:</w:t>
      </w:r>
      <w:r w:rsidRPr="00F4700D">
        <w:rPr>
          <w:rFonts w:cstheme="majorBidi"/>
          <w:szCs w:val="24"/>
        </w:rPr>
        <w:t xml:space="preserve"> Due to the heterogeneity of existing healthcare IT systems and the requirement for seamless data exchange, integrating AI solutions into these systems can be challenging.</w:t>
      </w:r>
    </w:p>
    <w:p w14:paraId="2E3C316D" w14:textId="249C104B" w:rsidR="00F4700D" w:rsidRDefault="00F4700D" w:rsidP="00F4700D">
      <w:pPr>
        <w:pStyle w:val="ListParagraph"/>
        <w:numPr>
          <w:ilvl w:val="0"/>
          <w:numId w:val="10"/>
        </w:numPr>
        <w:spacing w:line="259" w:lineRule="auto"/>
        <w:rPr>
          <w:rFonts w:cstheme="majorBidi"/>
          <w:szCs w:val="24"/>
        </w:rPr>
      </w:pPr>
      <w:r w:rsidRPr="00756431">
        <w:rPr>
          <w:rFonts w:cstheme="majorBidi"/>
          <w:b/>
          <w:bCs/>
          <w:szCs w:val="24"/>
        </w:rPr>
        <w:t>Real-World Validation:</w:t>
      </w:r>
      <w:r w:rsidRPr="00F4700D">
        <w:rPr>
          <w:rFonts w:cstheme="majorBidi"/>
          <w:szCs w:val="24"/>
        </w:rPr>
        <w:t xml:space="preserve"> It is extremely difficult to validate AI models in actual healthcare settings. On the data they were trained on, AI models frequently perform well, but they may not generalize to new data or different patient populations.</w:t>
      </w:r>
    </w:p>
    <w:p w14:paraId="23B77CDC" w14:textId="77777777" w:rsidR="002A2A68" w:rsidRPr="00045060" w:rsidRDefault="002A2A68" w:rsidP="002A2A68">
      <w:pPr>
        <w:pStyle w:val="ListParagraph"/>
        <w:spacing w:line="259" w:lineRule="auto"/>
        <w:ind w:left="1080"/>
        <w:rPr>
          <w:rFonts w:cstheme="majorBidi"/>
          <w:szCs w:val="24"/>
        </w:rPr>
      </w:pPr>
    </w:p>
    <w:p w14:paraId="0FC2F358" w14:textId="429BBD1C" w:rsidR="00F4700D" w:rsidRPr="00756431" w:rsidRDefault="00F4700D" w:rsidP="00756431">
      <w:pPr>
        <w:pStyle w:val="ListParagraph"/>
        <w:numPr>
          <w:ilvl w:val="0"/>
          <w:numId w:val="11"/>
        </w:numPr>
        <w:spacing w:line="259" w:lineRule="auto"/>
        <w:rPr>
          <w:rFonts w:cstheme="majorBidi"/>
          <w:b/>
          <w:bCs/>
          <w:szCs w:val="24"/>
        </w:rPr>
      </w:pPr>
      <w:r w:rsidRPr="00756431">
        <w:rPr>
          <w:rFonts w:cstheme="majorBidi"/>
          <w:b/>
          <w:bCs/>
          <w:szCs w:val="24"/>
        </w:rPr>
        <w:t>Detailed Analysis</w:t>
      </w:r>
      <w:r w:rsidR="00756431">
        <w:rPr>
          <w:rFonts w:cstheme="majorBidi"/>
          <w:b/>
          <w:bCs/>
          <w:szCs w:val="24"/>
        </w:rPr>
        <w:t>:</w:t>
      </w:r>
    </w:p>
    <w:p w14:paraId="2C8702B9" w14:textId="53741859" w:rsidR="00756431" w:rsidRDefault="00756431" w:rsidP="00756431">
      <w:pPr>
        <w:spacing w:line="259" w:lineRule="auto"/>
        <w:ind w:left="720"/>
        <w:rPr>
          <w:rFonts w:cstheme="majorBidi"/>
          <w:szCs w:val="24"/>
        </w:rPr>
      </w:pPr>
      <w:r w:rsidRPr="00756431">
        <w:rPr>
          <w:rFonts w:cstheme="majorBidi"/>
          <w:szCs w:val="24"/>
        </w:rPr>
        <w:t>One of the biggest technical challenges facing AI in healthcare is data availability and quality. AI models must be trained on big, varied datasets to be effective. However, due to privacy laws and concerns, healthcare data is frequently dispersed across various systems and may not be easily accessible. Furthermore, there may be variations in the way information is gathered, coded, and recorded, which can lead to inconsistently high-quality healthcare data. Standardized data collection and sharing procedures, powerful privacy-preserving technologies, and initiatives to dissolve data silos while upholding patient confidentiality are required to address these issues.</w:t>
      </w:r>
    </w:p>
    <w:p w14:paraId="6876BFE3" w14:textId="32F37B4F" w:rsidR="00756431" w:rsidRDefault="00756431" w:rsidP="00756431">
      <w:pPr>
        <w:spacing w:line="259" w:lineRule="auto"/>
        <w:ind w:left="720"/>
        <w:rPr>
          <w:rFonts w:cstheme="majorBidi"/>
          <w:szCs w:val="24"/>
        </w:rPr>
      </w:pPr>
      <w:r w:rsidRPr="00756431">
        <w:rPr>
          <w:rFonts w:cstheme="majorBidi"/>
          <w:szCs w:val="24"/>
        </w:rPr>
        <w:t>Another technical challenge is the complexity of AI models</w:t>
      </w:r>
      <w:r w:rsidR="00F66963">
        <w:rPr>
          <w:rFonts w:cstheme="majorBidi"/>
          <w:szCs w:val="24"/>
        </w:rPr>
        <w:t>’</w:t>
      </w:r>
      <w:r w:rsidRPr="00756431">
        <w:rPr>
          <w:rFonts w:cstheme="majorBidi"/>
          <w:szCs w:val="24"/>
        </w:rPr>
        <w:t xml:space="preserve"> algorithms. </w:t>
      </w:r>
      <w:r w:rsidR="00910D1C">
        <w:rPr>
          <w:rFonts w:cstheme="majorBidi"/>
          <w:szCs w:val="24"/>
        </w:rPr>
        <w:t>Deep Learning</w:t>
      </w:r>
      <w:r w:rsidR="00B97B9B" w:rsidRPr="00B97B9B">
        <w:rPr>
          <w:rFonts w:cstheme="majorBidi"/>
          <w:szCs w:val="24"/>
        </w:rPr>
        <w:t xml:space="preserve"> models have </w:t>
      </w:r>
      <w:proofErr w:type="gramStart"/>
      <w:r w:rsidR="00B97B9B" w:rsidRPr="00B97B9B">
        <w:rPr>
          <w:rFonts w:cstheme="majorBidi"/>
          <w:szCs w:val="24"/>
        </w:rPr>
        <w:t>shown</w:t>
      </w:r>
      <w:proofErr w:type="gramEnd"/>
      <w:r w:rsidR="00B97B9B" w:rsidRPr="00B97B9B">
        <w:rPr>
          <w:rFonts w:cstheme="majorBidi"/>
          <w:szCs w:val="24"/>
        </w:rPr>
        <w:t xml:space="preserve"> to be particularly successful for tasks like </w:t>
      </w:r>
      <w:r w:rsidR="004B1D9F">
        <w:rPr>
          <w:rFonts w:cstheme="majorBidi"/>
          <w:szCs w:val="24"/>
        </w:rPr>
        <w:t>I</w:t>
      </w:r>
      <w:r w:rsidR="00B97B9B" w:rsidRPr="00B97B9B">
        <w:rPr>
          <w:rFonts w:cstheme="majorBidi"/>
          <w:szCs w:val="24"/>
        </w:rPr>
        <w:t xml:space="preserve">mage </w:t>
      </w:r>
      <w:r w:rsidR="004B1D9F">
        <w:rPr>
          <w:rFonts w:cstheme="majorBidi"/>
          <w:szCs w:val="24"/>
        </w:rPr>
        <w:t>Recognition \</w:t>
      </w:r>
      <w:r w:rsidR="00B97B9B" w:rsidRPr="00B97B9B">
        <w:rPr>
          <w:rFonts w:cstheme="majorBidi"/>
          <w:szCs w:val="24"/>
        </w:rPr>
        <w:t xml:space="preserve"> and </w:t>
      </w:r>
      <w:r w:rsidR="00055FF2">
        <w:rPr>
          <w:rFonts w:cstheme="majorBidi"/>
          <w:szCs w:val="24"/>
        </w:rPr>
        <w:t>Natural Language Processing</w:t>
      </w:r>
      <w:r w:rsidR="00B97B9B" w:rsidRPr="00B97B9B">
        <w:rPr>
          <w:rFonts w:cstheme="majorBidi"/>
          <w:szCs w:val="24"/>
        </w:rPr>
        <w:t xml:space="preserve">, but they do require a lot of computational power and specialized hardware for training and deployment. It could be challenging for healthcare institutions with weak IT infrastructure to meet these standards. </w:t>
      </w:r>
      <w:r w:rsidRPr="00756431">
        <w:rPr>
          <w:rFonts w:cstheme="majorBidi"/>
          <w:szCs w:val="24"/>
        </w:rPr>
        <w:t>These difficulties might be lessened with the use of more computationally effective models and cloud-based AI solutions.</w:t>
      </w:r>
    </w:p>
    <w:p w14:paraId="653F4CDF" w14:textId="699C35D1" w:rsidR="00756431" w:rsidRDefault="00756431" w:rsidP="00756431">
      <w:pPr>
        <w:spacing w:line="259" w:lineRule="auto"/>
        <w:ind w:left="720"/>
        <w:rPr>
          <w:rFonts w:cstheme="majorBidi"/>
          <w:szCs w:val="24"/>
        </w:rPr>
      </w:pPr>
      <w:r w:rsidRPr="00756431">
        <w:rPr>
          <w:rFonts w:cstheme="majorBidi"/>
          <w:szCs w:val="24"/>
        </w:rPr>
        <w:t xml:space="preserve">The deployment of AI in healthcare faces significant technical challenges related to integration with current systems. </w:t>
      </w:r>
      <w:r w:rsidR="00736E39" w:rsidRPr="00736E39">
        <w:rPr>
          <w:rFonts w:cstheme="majorBidi"/>
          <w:szCs w:val="24"/>
        </w:rPr>
        <w:t>Healthcare businesses commonly utilize a range of IT systems, each with its own data formats and standards. To ensure continuous data interchange and interoperability, it might be difficult to incorporate AI solutions into these systems. This issue calls for the adoption of common data standards in healthcare IT as well as the development of adaptive AI solutions that smoothly integrate into existing processes.</w:t>
      </w:r>
    </w:p>
    <w:p w14:paraId="2000F2A2" w14:textId="07C2E534" w:rsidR="00756431" w:rsidRDefault="00756431" w:rsidP="00756431">
      <w:pPr>
        <w:spacing w:line="259" w:lineRule="auto"/>
        <w:ind w:left="720"/>
        <w:rPr>
          <w:rFonts w:cstheme="majorBidi"/>
          <w:szCs w:val="24"/>
        </w:rPr>
      </w:pPr>
      <w:r w:rsidRPr="00756431">
        <w:rPr>
          <w:rFonts w:cstheme="majorBidi"/>
          <w:szCs w:val="24"/>
        </w:rPr>
        <w:t xml:space="preserve">The technical challenge of validating AI models in the real world is crucial. When used on patient populations that are different from the ones they were trained on, AI models might perform well in controlled testing environments but fall short in real-world healthcare settings. To address this issue, rigorous validation studies in real-world </w:t>
      </w:r>
      <w:r w:rsidRPr="00756431">
        <w:rPr>
          <w:rFonts w:cstheme="majorBidi"/>
          <w:szCs w:val="24"/>
        </w:rPr>
        <w:lastRenderedPageBreak/>
        <w:t>scenarios are essential, as is the creation of AI models that are resilient to changes in input data.</w:t>
      </w:r>
    </w:p>
    <w:p w14:paraId="0D9E0888" w14:textId="69112B9C" w:rsidR="00D528E7" w:rsidRDefault="00D528E7" w:rsidP="00D528E7">
      <w:pPr>
        <w:spacing w:line="259" w:lineRule="auto"/>
        <w:rPr>
          <w:rFonts w:cstheme="majorBidi"/>
          <w:b/>
          <w:bCs/>
          <w:szCs w:val="24"/>
        </w:rPr>
      </w:pPr>
      <w:bookmarkStart w:id="9" w:name="_Toc137928769"/>
      <w:r w:rsidRPr="00D46515">
        <w:rPr>
          <w:rStyle w:val="Heading2Char"/>
          <w:rFonts w:asciiTheme="majorBidi" w:hAnsiTheme="majorBidi"/>
          <w:b/>
          <w:bCs/>
          <w:color w:val="auto"/>
          <w:sz w:val="24"/>
          <w:szCs w:val="24"/>
        </w:rPr>
        <w:t>Implication of Ethical and Technical Issues for Users and Organizations</w:t>
      </w:r>
      <w:bookmarkEnd w:id="9"/>
      <w:r w:rsidR="00D46515" w:rsidRPr="00D46515">
        <w:rPr>
          <w:rFonts w:cstheme="majorBidi"/>
          <w:b/>
          <w:bCs/>
          <w:szCs w:val="24"/>
        </w:rPr>
        <w:t>:</w:t>
      </w:r>
    </w:p>
    <w:p w14:paraId="222A2922" w14:textId="48F8AE67" w:rsidR="00D46515" w:rsidRDefault="00EA6971" w:rsidP="00D528E7">
      <w:pPr>
        <w:spacing w:line="259" w:lineRule="auto"/>
        <w:rPr>
          <w:rFonts w:cstheme="majorBidi"/>
          <w:szCs w:val="24"/>
        </w:rPr>
      </w:pPr>
      <w:r w:rsidRPr="00EA6971">
        <w:rPr>
          <w:rFonts w:cstheme="majorBidi"/>
          <w:szCs w:val="24"/>
        </w:rPr>
        <w:t>Both users (patients and healthcare professionals) and organizations (healthcare providers and technology developers) are affected by the security, ethical, and technical concerns with AI in healthcare.</w:t>
      </w:r>
    </w:p>
    <w:p w14:paraId="5C4E9FA1" w14:textId="4C49B712" w:rsidR="00EA6971" w:rsidRDefault="00EA6971" w:rsidP="00EA6971">
      <w:pPr>
        <w:pStyle w:val="ListParagraph"/>
        <w:numPr>
          <w:ilvl w:val="0"/>
          <w:numId w:val="12"/>
        </w:numPr>
        <w:spacing w:line="259" w:lineRule="auto"/>
        <w:rPr>
          <w:rFonts w:cstheme="majorBidi"/>
          <w:b/>
          <w:bCs/>
          <w:szCs w:val="24"/>
        </w:rPr>
      </w:pPr>
      <w:r w:rsidRPr="00EA6971">
        <w:rPr>
          <w:rFonts w:cstheme="majorBidi"/>
          <w:b/>
          <w:bCs/>
          <w:szCs w:val="24"/>
        </w:rPr>
        <w:t>Implications for Users:</w:t>
      </w:r>
    </w:p>
    <w:p w14:paraId="302EB7BA" w14:textId="77777777" w:rsidR="005F29EC" w:rsidRPr="005F29EC" w:rsidRDefault="005F29EC" w:rsidP="005F29EC">
      <w:pPr>
        <w:spacing w:line="259" w:lineRule="auto"/>
        <w:ind w:left="720"/>
        <w:rPr>
          <w:rFonts w:cstheme="majorBidi"/>
          <w:b/>
          <w:bCs/>
          <w:szCs w:val="24"/>
        </w:rPr>
      </w:pPr>
      <w:r w:rsidRPr="005F29EC">
        <w:rPr>
          <w:rFonts w:cstheme="majorBidi"/>
          <w:b/>
          <w:bCs/>
          <w:szCs w:val="24"/>
        </w:rPr>
        <w:t>Positive Implications: </w:t>
      </w:r>
    </w:p>
    <w:p w14:paraId="0B4B26DA" w14:textId="77777777" w:rsidR="005F29EC" w:rsidRPr="005F29EC" w:rsidRDefault="005F29EC" w:rsidP="00FA0081">
      <w:pPr>
        <w:pStyle w:val="ListParagraph"/>
        <w:numPr>
          <w:ilvl w:val="0"/>
          <w:numId w:val="18"/>
        </w:numPr>
        <w:spacing w:line="259" w:lineRule="auto"/>
        <w:rPr>
          <w:rFonts w:cstheme="majorBidi"/>
          <w:szCs w:val="24"/>
        </w:rPr>
      </w:pPr>
      <w:r w:rsidRPr="005F29EC">
        <w:rPr>
          <w:rFonts w:cstheme="majorBidi"/>
          <w:b/>
          <w:bCs/>
          <w:szCs w:val="24"/>
        </w:rPr>
        <w:t>Improved Healthcare Outcomes:</w:t>
      </w:r>
      <w:r w:rsidRPr="005F29EC">
        <w:rPr>
          <w:rFonts w:cstheme="majorBidi"/>
          <w:szCs w:val="24"/>
        </w:rPr>
        <w:t xml:space="preserve"> When privacy concerns are properly managed and addressed, AI can provide improved diagnostic and treatment recommendations, thereby improving patient outcomes.</w:t>
      </w:r>
    </w:p>
    <w:p w14:paraId="5D1E2939" w14:textId="77777777" w:rsidR="005F29EC" w:rsidRPr="005F29EC" w:rsidRDefault="005F29EC" w:rsidP="00FA0081">
      <w:pPr>
        <w:pStyle w:val="ListParagraph"/>
        <w:numPr>
          <w:ilvl w:val="0"/>
          <w:numId w:val="18"/>
        </w:numPr>
        <w:spacing w:line="259" w:lineRule="auto"/>
        <w:rPr>
          <w:rFonts w:cstheme="majorBidi"/>
          <w:szCs w:val="24"/>
        </w:rPr>
      </w:pPr>
      <w:r w:rsidRPr="005F29EC">
        <w:rPr>
          <w:rFonts w:cstheme="majorBidi"/>
          <w:b/>
          <w:bCs/>
          <w:szCs w:val="24"/>
        </w:rPr>
        <w:t>Empowerment through AI:</w:t>
      </w:r>
      <w:r w:rsidRPr="005F29EC">
        <w:rPr>
          <w:rFonts w:cstheme="majorBidi"/>
          <w:szCs w:val="24"/>
        </w:rPr>
        <w:t xml:space="preserve"> Once trust is established, AI systems can provide users with more comprehensive and personalized health information, allowing them to make more informed health decisions.</w:t>
      </w:r>
    </w:p>
    <w:p w14:paraId="52DA0474" w14:textId="72C9B3CD" w:rsidR="006C0A33" w:rsidRPr="009D78E4" w:rsidRDefault="005F29EC" w:rsidP="00BB1F59">
      <w:pPr>
        <w:pStyle w:val="ListParagraph"/>
        <w:numPr>
          <w:ilvl w:val="0"/>
          <w:numId w:val="18"/>
        </w:numPr>
        <w:spacing w:line="259" w:lineRule="auto"/>
        <w:rPr>
          <w:rFonts w:cstheme="majorBidi"/>
          <w:szCs w:val="24"/>
        </w:rPr>
      </w:pPr>
      <w:r w:rsidRPr="009D78E4">
        <w:rPr>
          <w:rFonts w:cstheme="majorBidi"/>
          <w:b/>
          <w:bCs/>
          <w:szCs w:val="24"/>
        </w:rPr>
        <w:t xml:space="preserve">Educational opportunity: </w:t>
      </w:r>
      <w:r w:rsidRPr="009D78E4">
        <w:rPr>
          <w:rFonts w:cstheme="majorBidi"/>
          <w:szCs w:val="24"/>
        </w:rPr>
        <w:t>The complexity of AI systems can provide an opportunity to educate users about the use of technology in healthcare, ultimately strengthening the doctor-patient relationship.</w:t>
      </w:r>
    </w:p>
    <w:p w14:paraId="07A3BFA8" w14:textId="419E2449" w:rsidR="005F29EC" w:rsidRPr="005F29EC" w:rsidRDefault="005F29EC" w:rsidP="005F29EC">
      <w:pPr>
        <w:spacing w:line="259" w:lineRule="auto"/>
        <w:ind w:left="720"/>
        <w:rPr>
          <w:rFonts w:cstheme="majorBidi"/>
          <w:b/>
          <w:bCs/>
          <w:szCs w:val="24"/>
        </w:rPr>
      </w:pPr>
      <w:r w:rsidRPr="005F29EC">
        <w:rPr>
          <w:rFonts w:cstheme="majorBidi"/>
          <w:b/>
          <w:bCs/>
          <w:szCs w:val="24"/>
        </w:rPr>
        <w:t>Negative Implications:</w:t>
      </w:r>
    </w:p>
    <w:p w14:paraId="2243EA87" w14:textId="11B7E549" w:rsidR="00EA6971" w:rsidRPr="00EA6971" w:rsidRDefault="00EA6971" w:rsidP="00FA0081">
      <w:pPr>
        <w:pStyle w:val="ListParagraph"/>
        <w:numPr>
          <w:ilvl w:val="1"/>
          <w:numId w:val="13"/>
        </w:numPr>
        <w:spacing w:line="259" w:lineRule="auto"/>
        <w:ind w:left="1440"/>
        <w:rPr>
          <w:rFonts w:cstheme="majorBidi"/>
          <w:szCs w:val="24"/>
        </w:rPr>
      </w:pPr>
      <w:r w:rsidRPr="00EA6971">
        <w:rPr>
          <w:rFonts w:cstheme="majorBidi"/>
          <w:b/>
          <w:bCs/>
          <w:szCs w:val="24"/>
        </w:rPr>
        <w:t>Privacy Concerns:</w:t>
      </w:r>
      <w:r w:rsidRPr="00EA6971">
        <w:rPr>
          <w:rFonts w:cstheme="majorBidi"/>
          <w:szCs w:val="24"/>
        </w:rPr>
        <w:t xml:space="preserve"> Due to privacy concerns, users may be concerned about their sensitive health data being used in AI systems. Patients may be less likely to engage with AI-based healthcare services if these concerns are not adequately addressed, limiting their potential benefits.</w:t>
      </w:r>
    </w:p>
    <w:p w14:paraId="2288EF06" w14:textId="255FB59E" w:rsidR="00EA6971" w:rsidRPr="00EA6971" w:rsidRDefault="00EA6971" w:rsidP="00FA0081">
      <w:pPr>
        <w:pStyle w:val="ListParagraph"/>
        <w:numPr>
          <w:ilvl w:val="1"/>
          <w:numId w:val="13"/>
        </w:numPr>
        <w:spacing w:line="259" w:lineRule="auto"/>
        <w:ind w:left="1440"/>
        <w:rPr>
          <w:rFonts w:cstheme="majorBidi"/>
          <w:szCs w:val="24"/>
        </w:rPr>
      </w:pPr>
      <w:r w:rsidRPr="00EA6971">
        <w:rPr>
          <w:rFonts w:cstheme="majorBidi"/>
          <w:b/>
          <w:bCs/>
          <w:szCs w:val="24"/>
        </w:rPr>
        <w:t>Trust in AI Decisions:</w:t>
      </w:r>
      <w:r w:rsidRPr="00EA6971">
        <w:rPr>
          <w:rFonts w:cstheme="majorBidi"/>
          <w:szCs w:val="24"/>
        </w:rPr>
        <w:t xml:space="preserve"> Ethical and technical issues such as AI bias, lack of transparency, and the possibility of errors may weaken users</w:t>
      </w:r>
      <w:r w:rsidR="00F66963">
        <w:rPr>
          <w:rFonts w:cstheme="majorBidi"/>
          <w:szCs w:val="24"/>
        </w:rPr>
        <w:t>’</w:t>
      </w:r>
      <w:r w:rsidRPr="00EA6971">
        <w:rPr>
          <w:rFonts w:cstheme="majorBidi"/>
          <w:szCs w:val="24"/>
        </w:rPr>
        <w:t xml:space="preserve"> trust in AI systems. Users may be hesitant to accept AI-assisted diagnoses or treatment recommendations if they do not trust AI</w:t>
      </w:r>
      <w:r w:rsidR="00F66963">
        <w:rPr>
          <w:rFonts w:cstheme="majorBidi"/>
          <w:szCs w:val="24"/>
        </w:rPr>
        <w:t>’</w:t>
      </w:r>
      <w:r w:rsidRPr="00EA6971">
        <w:rPr>
          <w:rFonts w:cstheme="majorBidi"/>
          <w:szCs w:val="24"/>
        </w:rPr>
        <w:t>s decisions.</w:t>
      </w:r>
    </w:p>
    <w:p w14:paraId="7EEE7BE0" w14:textId="08E010CA" w:rsidR="00EA6971" w:rsidRDefault="00EA6971" w:rsidP="00FA0081">
      <w:pPr>
        <w:pStyle w:val="ListParagraph"/>
        <w:numPr>
          <w:ilvl w:val="1"/>
          <w:numId w:val="13"/>
        </w:numPr>
        <w:spacing w:line="259" w:lineRule="auto"/>
        <w:ind w:left="1440"/>
        <w:rPr>
          <w:rFonts w:cstheme="majorBidi"/>
          <w:szCs w:val="24"/>
        </w:rPr>
      </w:pPr>
      <w:r w:rsidRPr="00EA6971">
        <w:rPr>
          <w:rFonts w:cstheme="majorBidi"/>
          <w:b/>
          <w:bCs/>
          <w:szCs w:val="24"/>
        </w:rPr>
        <w:t>Informed Consent:</w:t>
      </w:r>
      <w:r w:rsidRPr="00EA6971">
        <w:rPr>
          <w:rFonts w:cstheme="majorBidi"/>
          <w:szCs w:val="24"/>
        </w:rPr>
        <w:t xml:space="preserve"> The complexity of AI systems may make it difficult for users to provide informed consent. </w:t>
      </w:r>
      <w:r w:rsidR="0058396A" w:rsidRPr="0058396A">
        <w:rPr>
          <w:rFonts w:cstheme="majorBidi"/>
          <w:szCs w:val="24"/>
        </w:rPr>
        <w:t>Users who do not understand how their data is handled by AI systems may feel oppressed or controlled, which might jeopardize the doctor-patient relationship.</w:t>
      </w:r>
    </w:p>
    <w:p w14:paraId="08B79AC8" w14:textId="77777777" w:rsidR="001038EE" w:rsidRPr="00EA6971" w:rsidRDefault="001038EE" w:rsidP="001038EE">
      <w:pPr>
        <w:pStyle w:val="ListParagraph"/>
        <w:spacing w:line="259" w:lineRule="auto"/>
        <w:ind w:left="1080"/>
        <w:rPr>
          <w:rFonts w:cstheme="majorBidi"/>
          <w:szCs w:val="24"/>
        </w:rPr>
      </w:pPr>
    </w:p>
    <w:p w14:paraId="01DAC8C1" w14:textId="06DBB4EC" w:rsidR="00EA6971" w:rsidRDefault="00EA6971" w:rsidP="001038EE">
      <w:pPr>
        <w:pStyle w:val="ListParagraph"/>
        <w:numPr>
          <w:ilvl w:val="0"/>
          <w:numId w:val="14"/>
        </w:numPr>
        <w:spacing w:line="259" w:lineRule="auto"/>
        <w:rPr>
          <w:rFonts w:cstheme="majorBidi"/>
          <w:b/>
          <w:bCs/>
          <w:szCs w:val="24"/>
        </w:rPr>
      </w:pPr>
      <w:r w:rsidRPr="001038EE">
        <w:rPr>
          <w:rFonts w:cstheme="majorBidi"/>
          <w:b/>
          <w:bCs/>
          <w:szCs w:val="24"/>
        </w:rPr>
        <w:t>Implications for Organizations:</w:t>
      </w:r>
    </w:p>
    <w:p w14:paraId="40D488C7" w14:textId="147F82B5" w:rsidR="00FA0081" w:rsidRDefault="00FA0081" w:rsidP="00FA0081">
      <w:pPr>
        <w:spacing w:line="259" w:lineRule="auto"/>
        <w:ind w:left="720"/>
        <w:rPr>
          <w:rFonts w:cstheme="majorBidi"/>
          <w:b/>
          <w:bCs/>
          <w:szCs w:val="24"/>
        </w:rPr>
      </w:pPr>
      <w:r>
        <w:rPr>
          <w:rFonts w:cstheme="majorBidi"/>
          <w:b/>
          <w:bCs/>
          <w:szCs w:val="24"/>
        </w:rPr>
        <w:t>Positive Implications:</w:t>
      </w:r>
    </w:p>
    <w:p w14:paraId="2906480F" w14:textId="77777777" w:rsidR="00FA0081" w:rsidRPr="00FA0081" w:rsidRDefault="00FA0081" w:rsidP="00FA0081">
      <w:pPr>
        <w:pStyle w:val="ListParagraph"/>
        <w:numPr>
          <w:ilvl w:val="0"/>
          <w:numId w:val="19"/>
        </w:numPr>
        <w:spacing w:line="259" w:lineRule="auto"/>
        <w:rPr>
          <w:rFonts w:cstheme="majorBidi"/>
          <w:szCs w:val="24"/>
        </w:rPr>
      </w:pPr>
      <w:r w:rsidRPr="00FA0081">
        <w:rPr>
          <w:rFonts w:cstheme="majorBidi"/>
          <w:b/>
          <w:bCs/>
          <w:szCs w:val="24"/>
        </w:rPr>
        <w:t>Improved Care Delivery:</w:t>
      </w:r>
      <w:r w:rsidRPr="00FA0081">
        <w:rPr>
          <w:rFonts w:cstheme="majorBidi"/>
          <w:szCs w:val="24"/>
        </w:rPr>
        <w:t xml:space="preserve"> Complying with legal and regulatory requirements can lead to more robust data practices, thereby improving the quality of AI-powered healthcare services.</w:t>
      </w:r>
    </w:p>
    <w:p w14:paraId="71073B4B" w14:textId="77777777" w:rsidR="00FA0081" w:rsidRPr="00FA0081" w:rsidRDefault="00FA0081" w:rsidP="00FA0081">
      <w:pPr>
        <w:pStyle w:val="ListParagraph"/>
        <w:numPr>
          <w:ilvl w:val="0"/>
          <w:numId w:val="19"/>
        </w:numPr>
        <w:spacing w:line="259" w:lineRule="auto"/>
        <w:rPr>
          <w:rFonts w:cstheme="majorBidi"/>
          <w:szCs w:val="24"/>
        </w:rPr>
      </w:pPr>
      <w:r w:rsidRPr="00FA0081">
        <w:rPr>
          <w:rFonts w:cstheme="majorBidi"/>
          <w:b/>
          <w:bCs/>
          <w:szCs w:val="24"/>
        </w:rPr>
        <w:lastRenderedPageBreak/>
        <w:t>Cost Savings:</w:t>
      </w:r>
      <w:r w:rsidRPr="00FA0081">
        <w:rPr>
          <w:rFonts w:cstheme="majorBidi"/>
          <w:szCs w:val="24"/>
        </w:rPr>
        <w:t xml:space="preserve"> Despite initial integration costs, AI systems can streamline operations and improve efficiency, resulting in cost savings for organizations in the long run.</w:t>
      </w:r>
    </w:p>
    <w:p w14:paraId="1DBC622A" w14:textId="6B70C8C4" w:rsidR="00FA0081" w:rsidRPr="00FA0081" w:rsidRDefault="00FA0081" w:rsidP="00FA0081">
      <w:pPr>
        <w:pStyle w:val="ListParagraph"/>
        <w:numPr>
          <w:ilvl w:val="0"/>
          <w:numId w:val="19"/>
        </w:numPr>
        <w:spacing w:line="259" w:lineRule="auto"/>
        <w:rPr>
          <w:rFonts w:cstheme="majorBidi"/>
          <w:szCs w:val="24"/>
        </w:rPr>
      </w:pPr>
      <w:r w:rsidRPr="00FA0081">
        <w:rPr>
          <w:rFonts w:cstheme="majorBidi"/>
          <w:b/>
          <w:bCs/>
          <w:szCs w:val="24"/>
        </w:rPr>
        <w:t>Brand Enhancement:</w:t>
      </w:r>
      <w:r w:rsidRPr="00FA0081">
        <w:rPr>
          <w:rFonts w:cstheme="majorBidi"/>
          <w:szCs w:val="24"/>
        </w:rPr>
        <w:t xml:space="preserve"> Addressing ethical and technical issues effectively can help an organization</w:t>
      </w:r>
      <w:r w:rsidR="00F66963">
        <w:rPr>
          <w:rFonts w:cstheme="majorBidi"/>
          <w:szCs w:val="24"/>
        </w:rPr>
        <w:t>’</w:t>
      </w:r>
      <w:r w:rsidRPr="00FA0081">
        <w:rPr>
          <w:rFonts w:cstheme="majorBidi"/>
          <w:szCs w:val="24"/>
        </w:rPr>
        <w:t>s reputation as a dependable, forward-thinking healthcare provider.</w:t>
      </w:r>
    </w:p>
    <w:p w14:paraId="767E0190" w14:textId="518B3AFC" w:rsidR="00FA0081" w:rsidRPr="00FA0081" w:rsidRDefault="00FA0081" w:rsidP="00FA0081">
      <w:pPr>
        <w:spacing w:line="259" w:lineRule="auto"/>
        <w:ind w:left="720"/>
        <w:rPr>
          <w:rFonts w:cstheme="majorBidi"/>
          <w:b/>
          <w:bCs/>
          <w:szCs w:val="24"/>
        </w:rPr>
      </w:pPr>
      <w:r w:rsidRPr="00FA0081">
        <w:rPr>
          <w:rFonts w:cstheme="majorBidi"/>
          <w:b/>
          <w:bCs/>
          <w:szCs w:val="24"/>
        </w:rPr>
        <w:t>Negative Implications:</w:t>
      </w:r>
    </w:p>
    <w:p w14:paraId="167FA955" w14:textId="748B4C69" w:rsidR="001038EE" w:rsidRPr="001038EE" w:rsidRDefault="001038EE" w:rsidP="00FA0081">
      <w:pPr>
        <w:pStyle w:val="ListParagraph"/>
        <w:numPr>
          <w:ilvl w:val="1"/>
          <w:numId w:val="16"/>
        </w:numPr>
        <w:spacing w:line="259" w:lineRule="auto"/>
        <w:ind w:left="1440"/>
        <w:rPr>
          <w:rFonts w:cstheme="majorBidi"/>
          <w:szCs w:val="24"/>
        </w:rPr>
      </w:pPr>
      <w:r w:rsidRPr="001038EE">
        <w:rPr>
          <w:rFonts w:cstheme="majorBidi"/>
          <w:b/>
          <w:bCs/>
          <w:szCs w:val="24"/>
        </w:rPr>
        <w:t>Legal and Regulatory Compliance:</w:t>
      </w:r>
      <w:r w:rsidRPr="001038EE">
        <w:rPr>
          <w:rFonts w:cstheme="majorBidi"/>
          <w:szCs w:val="24"/>
        </w:rPr>
        <w:t xml:space="preserve"> When using AI in healthcare, organizations must navigate complex legal and regulatory landscapes. Noncompliance with privacy laws, for example such as the GDPR and HIPPA, can result in significant fines and reputational harm.</w:t>
      </w:r>
    </w:p>
    <w:p w14:paraId="3A8FDC79" w14:textId="6A8EADF2" w:rsidR="001038EE" w:rsidRPr="001038EE" w:rsidRDefault="001038EE" w:rsidP="00FA0081">
      <w:pPr>
        <w:pStyle w:val="ListParagraph"/>
        <w:numPr>
          <w:ilvl w:val="1"/>
          <w:numId w:val="16"/>
        </w:numPr>
        <w:spacing w:line="259" w:lineRule="auto"/>
        <w:ind w:left="1440"/>
        <w:rPr>
          <w:rFonts w:cstheme="majorBidi"/>
          <w:szCs w:val="24"/>
        </w:rPr>
      </w:pPr>
      <w:r w:rsidRPr="001038EE">
        <w:rPr>
          <w:rFonts w:cstheme="majorBidi"/>
          <w:b/>
          <w:bCs/>
          <w:szCs w:val="24"/>
        </w:rPr>
        <w:t>Integration Costs:</w:t>
      </w:r>
      <w:r w:rsidRPr="001038EE">
        <w:rPr>
          <w:rFonts w:cstheme="majorBidi"/>
          <w:szCs w:val="24"/>
        </w:rPr>
        <w:t xml:space="preserve"> The technical challenges of integrating AI systems into existing healthcare IT infrastructure can cost organizations a lot of money. These expenses include hardware and software upgrades, employee training, and ongoing maintenance.</w:t>
      </w:r>
    </w:p>
    <w:p w14:paraId="6CC95260" w14:textId="767FCA58" w:rsidR="006C0A33" w:rsidRPr="009D78E4" w:rsidRDefault="001038EE" w:rsidP="001C3887">
      <w:pPr>
        <w:pStyle w:val="ListParagraph"/>
        <w:numPr>
          <w:ilvl w:val="1"/>
          <w:numId w:val="16"/>
        </w:numPr>
        <w:spacing w:line="259" w:lineRule="auto"/>
        <w:ind w:left="1440"/>
        <w:rPr>
          <w:rFonts w:cstheme="majorBidi"/>
          <w:b/>
          <w:bCs/>
          <w:szCs w:val="24"/>
        </w:rPr>
      </w:pPr>
      <w:r w:rsidRPr="009D78E4">
        <w:rPr>
          <w:rFonts w:cstheme="majorBidi"/>
          <w:b/>
          <w:bCs/>
          <w:szCs w:val="24"/>
        </w:rPr>
        <w:t>Reputational Risks:</w:t>
      </w:r>
      <w:r w:rsidRPr="009D78E4">
        <w:rPr>
          <w:rFonts w:cstheme="majorBidi"/>
          <w:szCs w:val="24"/>
        </w:rPr>
        <w:t xml:space="preserve"> Organizations risk having their reputation harmed if ethical and technical issues are not effectively managed. This could lead to a loss of patient trust, decreased use of AI services, and legal ramifications.</w:t>
      </w:r>
    </w:p>
    <w:p w14:paraId="6D9C05D6" w14:textId="77777777" w:rsidR="009D78E4" w:rsidRPr="009D78E4" w:rsidRDefault="009D78E4" w:rsidP="009D78E4">
      <w:pPr>
        <w:pStyle w:val="ListParagraph"/>
        <w:spacing w:line="259" w:lineRule="auto"/>
        <w:ind w:left="1440"/>
        <w:rPr>
          <w:rFonts w:cstheme="majorBidi"/>
          <w:b/>
          <w:bCs/>
          <w:szCs w:val="24"/>
        </w:rPr>
      </w:pPr>
    </w:p>
    <w:p w14:paraId="30FE41A4" w14:textId="399FED15" w:rsidR="001038EE" w:rsidRPr="001038EE" w:rsidRDefault="001038EE" w:rsidP="001038EE">
      <w:pPr>
        <w:pStyle w:val="ListParagraph"/>
        <w:numPr>
          <w:ilvl w:val="0"/>
          <w:numId w:val="17"/>
        </w:numPr>
        <w:spacing w:line="259" w:lineRule="auto"/>
        <w:rPr>
          <w:rFonts w:cstheme="majorBidi"/>
          <w:b/>
          <w:bCs/>
          <w:szCs w:val="24"/>
        </w:rPr>
      </w:pPr>
      <w:r w:rsidRPr="001038EE">
        <w:rPr>
          <w:rFonts w:cstheme="majorBidi"/>
          <w:b/>
          <w:bCs/>
          <w:szCs w:val="24"/>
        </w:rPr>
        <w:t>Detailed Analysis:</w:t>
      </w:r>
    </w:p>
    <w:p w14:paraId="7FC4457D" w14:textId="364BA5F7" w:rsidR="009F595B" w:rsidRDefault="00F66963" w:rsidP="006C0A33">
      <w:pPr>
        <w:spacing w:line="259" w:lineRule="auto"/>
        <w:ind w:left="720"/>
        <w:rPr>
          <w:rFonts w:cstheme="majorBidi"/>
          <w:szCs w:val="24"/>
        </w:rPr>
      </w:pPr>
      <w:r>
        <w:rPr>
          <w:rFonts w:cstheme="majorBidi"/>
          <w:szCs w:val="24"/>
        </w:rPr>
        <w:t>Artificial Intelligence</w:t>
      </w:r>
      <w:r w:rsidR="00EF00B3" w:rsidRPr="00EF00B3">
        <w:rPr>
          <w:rFonts w:cstheme="majorBidi"/>
          <w:szCs w:val="24"/>
        </w:rPr>
        <w:t xml:space="preserve"> has immense promise for the healthcare industry with the ability to alter service delivery, enhance patient outcomes, and streamline operations. But there are several technological and ethical issues with using AI in healthcare. Due to the ramifications for users and organizations, both the advantages and disadvantages must be carefully considered.</w:t>
      </w:r>
    </w:p>
    <w:p w14:paraId="4DFC6EB5" w14:textId="34F0BC73" w:rsidR="009F595B" w:rsidRPr="009F595B" w:rsidRDefault="009F595B" w:rsidP="001038EE">
      <w:pPr>
        <w:spacing w:line="259" w:lineRule="auto"/>
        <w:ind w:left="720"/>
        <w:rPr>
          <w:rFonts w:cstheme="majorBidi"/>
          <w:b/>
          <w:bCs/>
          <w:szCs w:val="24"/>
        </w:rPr>
      </w:pPr>
      <w:r w:rsidRPr="009F595B">
        <w:rPr>
          <w:rFonts w:cstheme="majorBidi"/>
          <w:b/>
          <w:bCs/>
          <w:szCs w:val="24"/>
        </w:rPr>
        <w:t>Positive Implications:</w:t>
      </w:r>
    </w:p>
    <w:p w14:paraId="36027B76" w14:textId="0E251517" w:rsidR="009F595B" w:rsidRDefault="009F595B" w:rsidP="009F595B">
      <w:pPr>
        <w:ind w:left="720"/>
        <w:rPr>
          <w:rFonts w:cstheme="majorBidi"/>
          <w:szCs w:val="24"/>
        </w:rPr>
      </w:pPr>
      <w:r w:rsidRPr="009F595B">
        <w:rPr>
          <w:rFonts w:cstheme="majorBidi"/>
          <w:szCs w:val="24"/>
        </w:rPr>
        <w:t xml:space="preserve">Through improved diagnostics and treatments, AI can improve healthcare delivery and patient outcomes. </w:t>
      </w:r>
      <w:r w:rsidR="000768B8" w:rsidRPr="000768B8">
        <w:rPr>
          <w:rFonts w:cstheme="majorBidi"/>
          <w:szCs w:val="24"/>
        </w:rPr>
        <w:t xml:space="preserve">It can facilitate tailored care and assist in the early diagnosis of illnesses. Additionally, AI systems have the capacity to handle and interpret enormous volumes of data, giving doctors insightful information. As a result, patients will likely receive therapies that are </w:t>
      </w:r>
      <w:proofErr w:type="gramStart"/>
      <w:r w:rsidR="000768B8" w:rsidRPr="000768B8">
        <w:rPr>
          <w:rFonts w:cstheme="majorBidi"/>
          <w:szCs w:val="24"/>
        </w:rPr>
        <w:t>more efficient and timely</w:t>
      </w:r>
      <w:proofErr w:type="gramEnd"/>
      <w:r w:rsidR="000768B8" w:rsidRPr="000768B8">
        <w:rPr>
          <w:rFonts w:cstheme="majorBidi"/>
          <w:szCs w:val="24"/>
        </w:rPr>
        <w:t>, potentially enhancing their health and quality of life. Users may also feel more in control since AI can deliver individualized health information. This may promote making wise decisions and good lifestyle choices. With the correct knowledge and awareness, patients may actively engage in their own treatment, improving health outcomes.</w:t>
      </w:r>
    </w:p>
    <w:p w14:paraId="5CA3E9C9" w14:textId="18D0498D" w:rsidR="009F595B" w:rsidRDefault="009F595B" w:rsidP="009F595B">
      <w:pPr>
        <w:ind w:left="720"/>
        <w:rPr>
          <w:rFonts w:cstheme="majorBidi"/>
          <w:szCs w:val="24"/>
        </w:rPr>
      </w:pPr>
      <w:r w:rsidRPr="009F595B">
        <w:rPr>
          <w:rFonts w:cstheme="majorBidi"/>
          <w:szCs w:val="24"/>
        </w:rPr>
        <w:t xml:space="preserve">AI can improve operational efficiencies in organizations. </w:t>
      </w:r>
      <w:r w:rsidR="008815D7" w:rsidRPr="008815D7">
        <w:rPr>
          <w:rFonts w:cstheme="majorBidi"/>
          <w:szCs w:val="24"/>
        </w:rPr>
        <w:t>By automating repetitive operations, enhancing prediction models, and aiding with decision-making, AI has the potential to save time and money. Long-term cost reductions and better service delivery may arise from this.</w:t>
      </w:r>
      <w:r w:rsidR="008815D7">
        <w:rPr>
          <w:rFonts w:cstheme="majorBidi"/>
          <w:szCs w:val="24"/>
        </w:rPr>
        <w:t xml:space="preserve"> </w:t>
      </w:r>
      <w:r w:rsidRPr="009F595B">
        <w:rPr>
          <w:rFonts w:cstheme="majorBidi"/>
          <w:szCs w:val="24"/>
        </w:rPr>
        <w:t xml:space="preserve">Furthermore, by effectively addressing ethical and technical issues, organizations can strengthen their reputation as a trustworthy and innovative healthcare </w:t>
      </w:r>
      <w:r w:rsidRPr="009F595B">
        <w:rPr>
          <w:rFonts w:cstheme="majorBidi"/>
          <w:szCs w:val="24"/>
        </w:rPr>
        <w:lastRenderedPageBreak/>
        <w:t>provider. This may result in increased user engagement with AI services, potentially broadening the organization</w:t>
      </w:r>
      <w:r w:rsidR="00F66963">
        <w:rPr>
          <w:rFonts w:cstheme="majorBidi"/>
          <w:szCs w:val="24"/>
        </w:rPr>
        <w:t>’</w:t>
      </w:r>
      <w:r w:rsidRPr="009F595B">
        <w:rPr>
          <w:rFonts w:cstheme="majorBidi"/>
          <w:szCs w:val="24"/>
        </w:rPr>
        <w:t>s reach and impact.</w:t>
      </w:r>
    </w:p>
    <w:p w14:paraId="2F12F80D" w14:textId="3183F9F4" w:rsidR="009F595B" w:rsidRPr="009F595B" w:rsidRDefault="009F595B" w:rsidP="009F595B">
      <w:pPr>
        <w:ind w:left="720"/>
        <w:rPr>
          <w:rFonts w:cstheme="majorBidi"/>
          <w:b/>
          <w:bCs/>
          <w:szCs w:val="24"/>
        </w:rPr>
      </w:pPr>
      <w:r w:rsidRPr="009F595B">
        <w:rPr>
          <w:rFonts w:cstheme="majorBidi"/>
          <w:b/>
          <w:bCs/>
          <w:szCs w:val="24"/>
        </w:rPr>
        <w:t>Negative Implications:</w:t>
      </w:r>
    </w:p>
    <w:p w14:paraId="683C839D" w14:textId="66ACF0C4" w:rsidR="009F595B" w:rsidRDefault="00C7506D" w:rsidP="009F595B">
      <w:pPr>
        <w:ind w:left="720"/>
        <w:rPr>
          <w:rFonts w:cstheme="majorBidi"/>
          <w:szCs w:val="24"/>
        </w:rPr>
      </w:pPr>
      <w:r w:rsidRPr="00C7506D">
        <w:rPr>
          <w:rFonts w:cstheme="majorBidi"/>
          <w:szCs w:val="24"/>
        </w:rPr>
        <w:t xml:space="preserve">However, despite these encouraging benefits, there are still significant issues to </w:t>
      </w:r>
      <w:proofErr w:type="gramStart"/>
      <w:r w:rsidRPr="00C7506D">
        <w:rPr>
          <w:rFonts w:cstheme="majorBidi"/>
          <w:szCs w:val="24"/>
        </w:rPr>
        <w:t>take into account</w:t>
      </w:r>
      <w:proofErr w:type="gramEnd"/>
      <w:r w:rsidRPr="00C7506D">
        <w:rPr>
          <w:rFonts w:cstheme="majorBidi"/>
          <w:szCs w:val="24"/>
        </w:rPr>
        <w:t xml:space="preserve"> since patients might be worried about their privacy. Sensitive patient data must be handled </w:t>
      </w:r>
      <w:proofErr w:type="gramStart"/>
      <w:r w:rsidRPr="00C7506D">
        <w:rPr>
          <w:rFonts w:cstheme="majorBidi"/>
          <w:szCs w:val="24"/>
        </w:rPr>
        <w:t>in order for</w:t>
      </w:r>
      <w:proofErr w:type="gramEnd"/>
      <w:r w:rsidRPr="00C7506D">
        <w:rPr>
          <w:rFonts w:cstheme="majorBidi"/>
          <w:szCs w:val="24"/>
        </w:rPr>
        <w:t xml:space="preserve"> AI to be used in healthcare. Users who worry that their data may be exploited could be reluctant to use AI services.</w:t>
      </w:r>
      <w:r>
        <w:rPr>
          <w:rFonts w:cstheme="majorBidi"/>
          <w:szCs w:val="24"/>
        </w:rPr>
        <w:t xml:space="preserve"> </w:t>
      </w:r>
      <w:r w:rsidR="009F595B" w:rsidRPr="009F595B">
        <w:rPr>
          <w:rFonts w:cstheme="majorBidi"/>
          <w:szCs w:val="24"/>
        </w:rPr>
        <w:t xml:space="preserve">This may limit the potential benefits of AI in healthcare. Another major issue is trust. Users may question the dependability and accuracy of AI systems, particularly </w:t>
      </w:r>
      <w:proofErr w:type="gramStart"/>
      <w:r w:rsidR="009F595B" w:rsidRPr="009F595B">
        <w:rPr>
          <w:rFonts w:cstheme="majorBidi"/>
          <w:szCs w:val="24"/>
        </w:rPr>
        <w:t>in light of</w:t>
      </w:r>
      <w:proofErr w:type="gramEnd"/>
      <w:r w:rsidR="009F595B" w:rsidRPr="009F595B">
        <w:rPr>
          <w:rFonts w:cstheme="majorBidi"/>
          <w:szCs w:val="24"/>
        </w:rPr>
        <w:t xml:space="preserve"> issues such as AI bias and potential errors. Users may be hesitant to accept AI-driven diagnoses or treatment recommendations </w:t>
      </w:r>
      <w:proofErr w:type="gramStart"/>
      <w:r w:rsidR="009F595B" w:rsidRPr="009F595B">
        <w:rPr>
          <w:rFonts w:cstheme="majorBidi"/>
          <w:szCs w:val="24"/>
        </w:rPr>
        <w:t>as a result of</w:t>
      </w:r>
      <w:proofErr w:type="gramEnd"/>
      <w:r w:rsidR="009F595B" w:rsidRPr="009F595B">
        <w:rPr>
          <w:rFonts w:cstheme="majorBidi"/>
          <w:szCs w:val="24"/>
        </w:rPr>
        <w:t xml:space="preserve"> this lack of trust.</w:t>
      </w:r>
    </w:p>
    <w:p w14:paraId="29534195" w14:textId="1EBC737E" w:rsidR="009F595B" w:rsidRPr="009F595B" w:rsidRDefault="009F595B" w:rsidP="009F595B">
      <w:pPr>
        <w:ind w:left="720"/>
        <w:rPr>
          <w:rFonts w:cstheme="majorBidi"/>
          <w:szCs w:val="24"/>
        </w:rPr>
      </w:pPr>
      <w:r w:rsidRPr="009F595B">
        <w:rPr>
          <w:rFonts w:cstheme="majorBidi"/>
          <w:szCs w:val="24"/>
        </w:rPr>
        <w:t>Furthermore, the complexity of AI systems may make obtaining informed consent from users difficult.</w:t>
      </w:r>
      <w:r w:rsidR="009D78E4">
        <w:rPr>
          <w:rFonts w:cstheme="majorBidi"/>
          <w:szCs w:val="24"/>
        </w:rPr>
        <w:t xml:space="preserve"> Also,</w:t>
      </w:r>
      <w:r w:rsidRPr="009F595B">
        <w:rPr>
          <w:rFonts w:cstheme="majorBidi"/>
          <w:szCs w:val="24"/>
        </w:rPr>
        <w:t> </w:t>
      </w:r>
      <w:proofErr w:type="gramStart"/>
      <w:r w:rsidR="009D78E4">
        <w:rPr>
          <w:rFonts w:cstheme="majorBidi"/>
          <w:szCs w:val="24"/>
        </w:rPr>
        <w:t>l</w:t>
      </w:r>
      <w:r w:rsidRPr="009F595B">
        <w:rPr>
          <w:rFonts w:cstheme="majorBidi"/>
          <w:szCs w:val="24"/>
        </w:rPr>
        <w:t>egal</w:t>
      </w:r>
      <w:proofErr w:type="gramEnd"/>
      <w:r w:rsidRPr="009F595B">
        <w:rPr>
          <w:rFonts w:cstheme="majorBidi"/>
          <w:szCs w:val="24"/>
        </w:rPr>
        <w:t xml:space="preserve"> and regulatory compliance is a major concern for any organization</w:t>
      </w:r>
      <w:r w:rsidR="009D78E4">
        <w:rPr>
          <w:rFonts w:cstheme="majorBidi"/>
          <w:szCs w:val="24"/>
        </w:rPr>
        <w:t xml:space="preserve"> because</w:t>
      </w:r>
      <w:r w:rsidRPr="009F595B">
        <w:rPr>
          <w:rFonts w:cstheme="majorBidi"/>
          <w:szCs w:val="24"/>
        </w:rPr>
        <w:t xml:space="preserve"> </w:t>
      </w:r>
      <w:r w:rsidR="009D78E4">
        <w:rPr>
          <w:rFonts w:cstheme="majorBidi"/>
          <w:szCs w:val="24"/>
        </w:rPr>
        <w:t>no</w:t>
      </w:r>
      <w:r w:rsidRPr="009F595B">
        <w:rPr>
          <w:rFonts w:cstheme="majorBidi"/>
          <w:szCs w:val="24"/>
        </w:rPr>
        <w:t>ncompliance may result in significant fines and reputational harm. Integrating AI systems into existing healthcare IT infrastructure can also be expensive. It necessitates the purchase of new hardware and software, as well as employee training and ongoing maintenance.</w:t>
      </w:r>
      <w:r>
        <w:rPr>
          <w:rFonts w:cstheme="majorBidi"/>
          <w:szCs w:val="24"/>
        </w:rPr>
        <w:t xml:space="preserve"> </w:t>
      </w:r>
      <w:r w:rsidRPr="009F595B">
        <w:rPr>
          <w:rFonts w:cstheme="majorBidi"/>
          <w:szCs w:val="24"/>
        </w:rPr>
        <w:t>Finally, failure to effectively manage ethical and technical issues exposes organizations to reputational risk. This could lead to a decrease in the use of AI services as well as legal ramifications.</w:t>
      </w:r>
    </w:p>
    <w:p w14:paraId="59DB1BBB" w14:textId="3604466E" w:rsidR="006E5AD2" w:rsidRPr="007756B0" w:rsidRDefault="009F595B" w:rsidP="007756B0">
      <w:pPr>
        <w:rPr>
          <w:rFonts w:cstheme="majorBidi"/>
          <w:szCs w:val="24"/>
        </w:rPr>
      </w:pPr>
      <w:r w:rsidRPr="009F595B">
        <w:rPr>
          <w:rFonts w:cstheme="majorBidi"/>
          <w:szCs w:val="24"/>
        </w:rPr>
        <w:t xml:space="preserve">To summarize, while AI offers significant potential for improving healthcare, its implementation requires careful consideration. </w:t>
      </w:r>
      <w:proofErr w:type="gramStart"/>
      <w:r w:rsidRPr="009F595B">
        <w:rPr>
          <w:rFonts w:cstheme="majorBidi"/>
          <w:szCs w:val="24"/>
        </w:rPr>
        <w:t>The ethical</w:t>
      </w:r>
      <w:proofErr w:type="gramEnd"/>
      <w:r w:rsidRPr="009F595B">
        <w:rPr>
          <w:rFonts w:cstheme="majorBidi"/>
          <w:szCs w:val="24"/>
        </w:rPr>
        <w:t xml:space="preserve"> and technical issues must be managed proactively and transparently communicated to users. Only then will AI</w:t>
      </w:r>
      <w:r w:rsidR="00F66963">
        <w:rPr>
          <w:rFonts w:cstheme="majorBidi"/>
          <w:szCs w:val="24"/>
        </w:rPr>
        <w:t>’</w:t>
      </w:r>
      <w:r w:rsidRPr="009F595B">
        <w:rPr>
          <w:rFonts w:cstheme="majorBidi"/>
          <w:szCs w:val="24"/>
        </w:rPr>
        <w:t>s full potential in healthcare be realized, improving patient outcomes and organizational efficiency without jeopardizing ethical standards or user rights. A future with AI in healthcare is promising, but it also necessitates caution and a human-centric approach to its implementation.</w:t>
      </w:r>
      <w:r w:rsidR="006E5AD2">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10" w:name="_Toc137928770"/>
      <w:r w:rsidRPr="006E5AD2">
        <w:rPr>
          <w:rFonts w:asciiTheme="majorBidi" w:hAnsiTheme="majorBidi"/>
          <w:b/>
          <w:bCs/>
          <w:i/>
          <w:iCs/>
          <w:color w:val="C00000"/>
          <w:sz w:val="36"/>
          <w:szCs w:val="36"/>
        </w:rPr>
        <w:lastRenderedPageBreak/>
        <w:t>References</w:t>
      </w:r>
      <w:bookmarkEnd w:id="10"/>
    </w:p>
    <w:p w14:paraId="4F244BD9" w14:textId="77777777" w:rsidR="008C2DC8" w:rsidRDefault="008C2DC8" w:rsidP="008C2DC8"/>
    <w:p w14:paraId="172921B1" w14:textId="4897C88D" w:rsidR="008C2DC8" w:rsidRDefault="008C2DC8" w:rsidP="008C2DC8">
      <w:proofErr w:type="spellStart"/>
      <w:r>
        <w:t>AltexSoft</w:t>
      </w:r>
      <w:proofErr w:type="spellEnd"/>
      <w:r>
        <w:t xml:space="preserve"> (2022) </w:t>
      </w:r>
      <w:r w:rsidRPr="00FA3579">
        <w:rPr>
          <w:i/>
          <w:iCs/>
        </w:rPr>
        <w:t xml:space="preserve">AI in Manufacturing: 5 Use Cases, </w:t>
      </w:r>
      <w:proofErr w:type="spellStart"/>
      <w:r w:rsidRPr="00FA3579">
        <w:rPr>
          <w:i/>
          <w:iCs/>
        </w:rPr>
        <w:t>AltexSoft</w:t>
      </w:r>
      <w:proofErr w:type="spellEnd"/>
      <w:r w:rsidRPr="00FA3579">
        <w:rPr>
          <w:i/>
          <w:iCs/>
        </w:rPr>
        <w:t>.</w:t>
      </w:r>
      <w:r>
        <w:t xml:space="preserve"> Available at: </w:t>
      </w:r>
      <w:hyperlink r:id="rId9" w:history="1">
        <w:r w:rsidRPr="00FA3579">
          <w:rPr>
            <w:rStyle w:val="Hyperlink"/>
          </w:rPr>
          <w:t>https://www.altexsoft.com/blog/ai-manufacturing/</w:t>
        </w:r>
      </w:hyperlink>
    </w:p>
    <w:p w14:paraId="1FFE338F" w14:textId="77019731" w:rsidR="008C2DC8" w:rsidRDefault="008C2DC8" w:rsidP="008C2DC8">
      <w:r>
        <w:t xml:space="preserve">Alyssa </w:t>
      </w:r>
      <w:proofErr w:type="spellStart"/>
      <w:r>
        <w:t>Schroer</w:t>
      </w:r>
      <w:proofErr w:type="spellEnd"/>
      <w:r>
        <w:t xml:space="preserve"> (2019) </w:t>
      </w:r>
      <w:r w:rsidR="00F66963">
        <w:rPr>
          <w:i/>
          <w:iCs/>
        </w:rPr>
        <w:t>Artificial Intelligence</w:t>
      </w:r>
      <w:r w:rsidRPr="00FA3579">
        <w:rPr>
          <w:i/>
          <w:iCs/>
        </w:rPr>
        <w:t xml:space="preserve">, </w:t>
      </w:r>
      <w:proofErr w:type="spellStart"/>
      <w:r w:rsidRPr="00FA3579">
        <w:rPr>
          <w:i/>
          <w:iCs/>
        </w:rPr>
        <w:t>BuiltIn</w:t>
      </w:r>
      <w:proofErr w:type="spellEnd"/>
      <w:r w:rsidRPr="00FA3579">
        <w:rPr>
          <w:i/>
          <w:iCs/>
        </w:rPr>
        <w:t>.</w:t>
      </w:r>
      <w:r>
        <w:t xml:space="preserve"> Available at: </w:t>
      </w:r>
      <w:hyperlink r:id="rId10" w:history="1">
        <w:r w:rsidRPr="00FA3579">
          <w:rPr>
            <w:rStyle w:val="Hyperlink"/>
          </w:rPr>
          <w:t>https://builtin.com/artificial-intelligence</w:t>
        </w:r>
      </w:hyperlink>
    </w:p>
    <w:p w14:paraId="760CA786" w14:textId="7FA1A0DF" w:rsidR="008C2DC8" w:rsidRDefault="008C2DC8" w:rsidP="008C2DC8">
      <w:r>
        <w:t xml:space="preserve">ARM (2020) </w:t>
      </w:r>
      <w:r w:rsidRPr="00FA3579">
        <w:rPr>
          <w:i/>
          <w:iCs/>
        </w:rPr>
        <w:t>What Is AI in Healthcare? – Arm®, ARM.</w:t>
      </w:r>
      <w:r>
        <w:t xml:space="preserve"> Available at: </w:t>
      </w:r>
      <w:hyperlink r:id="rId11" w:history="1">
        <w:r w:rsidRPr="00FA3579">
          <w:rPr>
            <w:rStyle w:val="Hyperlink"/>
          </w:rPr>
          <w:t>https://www.arm.com/glossary/ai-in-healthcare</w:t>
        </w:r>
      </w:hyperlink>
      <w:r>
        <w:t xml:space="preserve"> </w:t>
      </w:r>
    </w:p>
    <w:p w14:paraId="5E83B0D2" w14:textId="57AF01D7" w:rsidR="008C2DC8" w:rsidRDefault="008C2DC8" w:rsidP="008C2DC8">
      <w:r>
        <w:t xml:space="preserve">ARM (2022) </w:t>
      </w:r>
      <w:r w:rsidRPr="00FA3579">
        <w:rPr>
          <w:i/>
          <w:iCs/>
        </w:rPr>
        <w:t>What Is AI in Gaming? – Arm®, ARM.</w:t>
      </w:r>
      <w:r>
        <w:t xml:space="preserve"> Available at: </w:t>
      </w:r>
      <w:hyperlink r:id="rId12" w:history="1">
        <w:r w:rsidRPr="008C2DC8">
          <w:rPr>
            <w:rStyle w:val="Hyperlink"/>
          </w:rPr>
          <w:t>https://www.arm.com/glossary/ai-in-gaming</w:t>
        </w:r>
      </w:hyperlink>
      <w:r>
        <w:t xml:space="preserve"> </w:t>
      </w:r>
    </w:p>
    <w:p w14:paraId="7D234CEA" w14:textId="323909C2" w:rsidR="008C2DC8" w:rsidRDefault="008C2DC8" w:rsidP="008C2DC8">
      <w:proofErr w:type="spellStart"/>
      <w:r>
        <w:t>Avcontentteam</w:t>
      </w:r>
      <w:proofErr w:type="spellEnd"/>
      <w:r>
        <w:t xml:space="preserve"> (2023) </w:t>
      </w:r>
      <w:r w:rsidR="00055FF2">
        <w:rPr>
          <w:i/>
          <w:iCs/>
        </w:rPr>
        <w:t>Weak AI</w:t>
      </w:r>
      <w:r w:rsidRPr="008C2DC8">
        <w:rPr>
          <w:i/>
          <w:iCs/>
        </w:rPr>
        <w:t xml:space="preserve"> vs </w:t>
      </w:r>
      <w:r w:rsidR="00055FF2">
        <w:rPr>
          <w:i/>
          <w:iCs/>
        </w:rPr>
        <w:t>Strong AI</w:t>
      </w:r>
      <w:r w:rsidRPr="008C2DC8">
        <w:rPr>
          <w:i/>
          <w:iCs/>
        </w:rPr>
        <w:t xml:space="preserve"> - What is the </w:t>
      </w:r>
      <w:proofErr w:type="gramStart"/>
      <w:r w:rsidRPr="008C2DC8">
        <w:rPr>
          <w:i/>
          <w:iCs/>
        </w:rPr>
        <w:t>Difference?,</w:t>
      </w:r>
      <w:proofErr w:type="gramEnd"/>
      <w:r w:rsidRPr="008C2DC8">
        <w:rPr>
          <w:i/>
          <w:iCs/>
        </w:rPr>
        <w:t xml:space="preserve"> Analytics Vidhya.</w:t>
      </w:r>
      <w:r>
        <w:t xml:space="preserve"> Available at: </w:t>
      </w:r>
      <w:hyperlink r:id="rId13" w:history="1">
        <w:r w:rsidRPr="008C2DC8">
          <w:rPr>
            <w:rStyle w:val="Hyperlink"/>
          </w:rPr>
          <w:t>https://www.analyticsvidhya.com/blog/2023/04/weak-ai-vs-strong-ai/</w:t>
        </w:r>
      </w:hyperlink>
    </w:p>
    <w:p w14:paraId="4E4AAB09" w14:textId="3C583DD1" w:rsidR="008C2DC8" w:rsidRDefault="008C2DC8" w:rsidP="008C2DC8">
      <w:r>
        <w:t xml:space="preserve">Burns, E., Laskowski, N. and Tucci, L. (2021) </w:t>
      </w:r>
      <w:r w:rsidRPr="008C2DC8">
        <w:rPr>
          <w:i/>
          <w:iCs/>
        </w:rPr>
        <w:t xml:space="preserve">What is </w:t>
      </w:r>
      <w:r w:rsidR="00F66963">
        <w:rPr>
          <w:i/>
          <w:iCs/>
        </w:rPr>
        <w:t>Artificial Intelligence</w:t>
      </w:r>
      <w:r w:rsidRPr="008C2DC8">
        <w:rPr>
          <w:i/>
          <w:iCs/>
        </w:rPr>
        <w:t xml:space="preserve"> (AI)? - AI Definition and How it Works, TechTarget.</w:t>
      </w:r>
      <w:r>
        <w:t xml:space="preserve"> Available at: </w:t>
      </w:r>
      <w:hyperlink r:id="rId14" w:history="1">
        <w:r w:rsidRPr="008C2DC8">
          <w:rPr>
            <w:rStyle w:val="Hyperlink"/>
          </w:rPr>
          <w:t>https://searchenterpriseai.techtarget.com/definition/AI-Artificial-Intelligence</w:t>
        </w:r>
      </w:hyperlink>
    </w:p>
    <w:p w14:paraId="21906631" w14:textId="084AD2FE" w:rsidR="008C2DC8" w:rsidRDefault="008C2DC8" w:rsidP="008C2DC8">
      <w:r>
        <w:t xml:space="preserve">CHG-MERIDIAN (2022) </w:t>
      </w:r>
      <w:r w:rsidRPr="008C2DC8">
        <w:rPr>
          <w:i/>
          <w:iCs/>
        </w:rPr>
        <w:t xml:space="preserve">Advantages &amp; Disadvantages of AI in Healthcare, CHG-MERIDIAN. </w:t>
      </w:r>
      <w:r>
        <w:t xml:space="preserve">Available at: </w:t>
      </w:r>
      <w:hyperlink r:id="rId15" w:history="1">
        <w:r w:rsidRPr="008C2DC8">
          <w:rPr>
            <w:rStyle w:val="Hyperlink"/>
          </w:rPr>
          <w:t>https://www.chg-meridian.co.uk/resource-centre/blog/advantages-and-disadvantages-of-artificial-intelligence-in-healthcare.html</w:t>
        </w:r>
      </w:hyperlink>
    </w:p>
    <w:p w14:paraId="3BAD2B2F" w14:textId="12758E8B" w:rsidR="008C2DC8" w:rsidRDefault="008C2DC8" w:rsidP="008C2DC8">
      <w:r>
        <w:t xml:space="preserve">Davenport, T. and </w:t>
      </w:r>
      <w:proofErr w:type="spellStart"/>
      <w:r>
        <w:t>Kalakota</w:t>
      </w:r>
      <w:proofErr w:type="spellEnd"/>
      <w:r>
        <w:t xml:space="preserve">, R. (2019) </w:t>
      </w:r>
      <w:r w:rsidRPr="008C2DC8">
        <w:rPr>
          <w:i/>
          <w:iCs/>
        </w:rPr>
        <w:t xml:space="preserve">The potential for </w:t>
      </w:r>
      <w:r w:rsidR="00F66963">
        <w:rPr>
          <w:i/>
          <w:iCs/>
        </w:rPr>
        <w:t>Artificial Intelligence</w:t>
      </w:r>
      <w:r w:rsidRPr="008C2DC8">
        <w:rPr>
          <w:i/>
          <w:iCs/>
        </w:rPr>
        <w:t xml:space="preserve"> in healthcare, Future Healthcare Journal. </w:t>
      </w:r>
      <w:r>
        <w:t xml:space="preserve">Available at: </w:t>
      </w:r>
      <w:hyperlink r:id="rId16" w:history="1">
        <w:r w:rsidRPr="008C2DC8">
          <w:rPr>
            <w:rStyle w:val="Hyperlink"/>
          </w:rPr>
          <w:t>https://doi.org/10.7861/futurehosp.6-2-94</w:t>
        </w:r>
      </w:hyperlink>
    </w:p>
    <w:p w14:paraId="7D5E8B8D" w14:textId="3734640D" w:rsidR="008C2DC8" w:rsidRDefault="008C2DC8" w:rsidP="008C2DC8">
      <w:proofErr w:type="spellStart"/>
      <w:r>
        <w:t>Dilmegani</w:t>
      </w:r>
      <w:proofErr w:type="spellEnd"/>
      <w:r>
        <w:t xml:space="preserve">, C. (2022) </w:t>
      </w:r>
      <w:r w:rsidRPr="008C2DC8">
        <w:rPr>
          <w:i/>
          <w:iCs/>
        </w:rPr>
        <w:t xml:space="preserve">Top 6 Challenges of AI in Healthcare &amp; Overcoming them in 2023, AI Multiple. </w:t>
      </w:r>
      <w:r>
        <w:t xml:space="preserve">Available at: </w:t>
      </w:r>
      <w:hyperlink r:id="rId17" w:history="1">
        <w:r w:rsidRPr="008C2DC8">
          <w:rPr>
            <w:rStyle w:val="Hyperlink"/>
          </w:rPr>
          <w:t>https://research.aimultiple.com/challenges-of-ai-in-healthcare/</w:t>
        </w:r>
      </w:hyperlink>
    </w:p>
    <w:p w14:paraId="2F1CAC7D" w14:textId="4B650430" w:rsidR="008C2DC8" w:rsidRDefault="008C2DC8" w:rsidP="008C2DC8">
      <w:r>
        <w:t xml:space="preserve">Dsouza, J. (2021) </w:t>
      </w:r>
      <w:r w:rsidRPr="008C2DC8">
        <w:rPr>
          <w:i/>
          <w:iCs/>
        </w:rPr>
        <w:t xml:space="preserve">AI in Gaming | 5 Innovations Changing </w:t>
      </w:r>
      <w:proofErr w:type="gramStart"/>
      <w:r w:rsidRPr="008C2DC8">
        <w:rPr>
          <w:i/>
          <w:iCs/>
        </w:rPr>
        <w:t>The</w:t>
      </w:r>
      <w:proofErr w:type="gramEnd"/>
      <w:r w:rsidRPr="008C2DC8">
        <w:rPr>
          <w:i/>
          <w:iCs/>
        </w:rPr>
        <w:t xml:space="preserve"> Future of Gaming, </w:t>
      </w:r>
      <w:proofErr w:type="spellStart"/>
      <w:r w:rsidRPr="008C2DC8">
        <w:rPr>
          <w:i/>
          <w:iCs/>
        </w:rPr>
        <w:t>Enganti</w:t>
      </w:r>
      <w:proofErr w:type="spellEnd"/>
      <w:r w:rsidRPr="008C2DC8">
        <w:rPr>
          <w:i/>
          <w:iCs/>
        </w:rPr>
        <w:t>.</w:t>
      </w:r>
      <w:r>
        <w:t xml:space="preserve"> Available at: </w:t>
      </w:r>
      <w:hyperlink r:id="rId18" w:history="1">
        <w:r w:rsidRPr="008C2DC8">
          <w:rPr>
            <w:rStyle w:val="Hyperlink"/>
          </w:rPr>
          <w:t>https://www.engati.com/blog/ai-in-gaming</w:t>
        </w:r>
      </w:hyperlink>
    </w:p>
    <w:p w14:paraId="7A121272" w14:textId="2BF8A92A" w:rsidR="008C2DC8" w:rsidRDefault="008C2DC8" w:rsidP="008C2DC8">
      <w:r>
        <w:t xml:space="preserve">Emeritus (2023) </w:t>
      </w:r>
      <w:r w:rsidRPr="008C2DC8">
        <w:rPr>
          <w:i/>
          <w:iCs/>
        </w:rPr>
        <w:t xml:space="preserve">What are the Challenges of AI in Healthcare? Can They be </w:t>
      </w:r>
      <w:proofErr w:type="gramStart"/>
      <w:r w:rsidRPr="008C2DC8">
        <w:rPr>
          <w:i/>
          <w:iCs/>
        </w:rPr>
        <w:t>Resolved?,</w:t>
      </w:r>
      <w:proofErr w:type="gramEnd"/>
      <w:r w:rsidRPr="008C2DC8">
        <w:rPr>
          <w:i/>
          <w:iCs/>
        </w:rPr>
        <w:t xml:space="preserve"> Emeritus.</w:t>
      </w:r>
      <w:r>
        <w:t xml:space="preserve"> Available at: </w:t>
      </w:r>
      <w:hyperlink r:id="rId19" w:history="1">
        <w:r w:rsidRPr="008C2DC8">
          <w:rPr>
            <w:rStyle w:val="Hyperlink"/>
          </w:rPr>
          <w:t>https://emeritus.org/blog/healthcare-challenges-of-ai-in-healthcare/</w:t>
        </w:r>
      </w:hyperlink>
    </w:p>
    <w:p w14:paraId="225A93DB" w14:textId="28F75D5E" w:rsidR="008C2DC8" w:rsidRDefault="008C2DC8" w:rsidP="008C2DC8">
      <w:proofErr w:type="spellStart"/>
      <w:r>
        <w:t>Farhud</w:t>
      </w:r>
      <w:proofErr w:type="spellEnd"/>
      <w:r>
        <w:t xml:space="preserve">, D.D. and </w:t>
      </w:r>
      <w:proofErr w:type="spellStart"/>
      <w:r>
        <w:t>Zokaei</w:t>
      </w:r>
      <w:proofErr w:type="spellEnd"/>
      <w:r>
        <w:t xml:space="preserve">, S. (2021) </w:t>
      </w:r>
      <w:r w:rsidRPr="008C2DC8">
        <w:rPr>
          <w:i/>
          <w:iCs/>
        </w:rPr>
        <w:t xml:space="preserve">Ethical issues of </w:t>
      </w:r>
      <w:r w:rsidR="00F66963">
        <w:rPr>
          <w:i/>
          <w:iCs/>
        </w:rPr>
        <w:t>Artificial Intelligence</w:t>
      </w:r>
      <w:r w:rsidRPr="008C2DC8">
        <w:rPr>
          <w:i/>
          <w:iCs/>
        </w:rPr>
        <w:t xml:space="preserve"> in medicine and healthcare, Iranian Journal of Public Health.</w:t>
      </w:r>
      <w:r>
        <w:t xml:space="preserve"> Available at: </w:t>
      </w:r>
      <w:hyperlink r:id="rId20" w:history="1">
        <w:r w:rsidRPr="008C2DC8">
          <w:rPr>
            <w:rStyle w:val="Hyperlink"/>
          </w:rPr>
          <w:t>https://doi.org/10.18502/ijph.v50i11.7600</w:t>
        </w:r>
      </w:hyperlink>
    </w:p>
    <w:p w14:paraId="07E6F687" w14:textId="4EA9B015" w:rsidR="008C2DC8" w:rsidRDefault="008C2DC8" w:rsidP="008C2DC8">
      <w:proofErr w:type="spellStart"/>
      <w:r>
        <w:t>Federchuk</w:t>
      </w:r>
      <w:proofErr w:type="spellEnd"/>
      <w:r>
        <w:t xml:space="preserve">, M. (2022) </w:t>
      </w:r>
      <w:r w:rsidRPr="008C2DC8">
        <w:rPr>
          <w:i/>
          <w:iCs/>
        </w:rPr>
        <w:t xml:space="preserve">The Difference Between AI, ML and DL, </w:t>
      </w:r>
      <w:proofErr w:type="spellStart"/>
      <w:r w:rsidRPr="008C2DC8">
        <w:rPr>
          <w:i/>
          <w:iCs/>
        </w:rPr>
        <w:t>Cengn</w:t>
      </w:r>
      <w:proofErr w:type="spellEnd"/>
      <w:r w:rsidRPr="008C2DC8">
        <w:rPr>
          <w:i/>
          <w:iCs/>
        </w:rPr>
        <w:t>.</w:t>
      </w:r>
      <w:r>
        <w:t xml:space="preserve"> Available at: </w:t>
      </w:r>
      <w:hyperlink r:id="rId21" w:history="1">
        <w:r w:rsidRPr="008C2DC8">
          <w:rPr>
            <w:rStyle w:val="Hyperlink"/>
          </w:rPr>
          <w:t>https://www.cengn.ca/information-centre/innovation/difference-between-ai-ml-and-dl/</w:t>
        </w:r>
      </w:hyperlink>
    </w:p>
    <w:p w14:paraId="428C54D6" w14:textId="1B5D2CE0" w:rsidR="008C2DC8" w:rsidRDefault="008C2DC8" w:rsidP="008C2DC8">
      <w:r>
        <w:t xml:space="preserve">Foresee Medical (2021) </w:t>
      </w:r>
      <w:r w:rsidR="00F66963">
        <w:rPr>
          <w:i/>
          <w:iCs/>
        </w:rPr>
        <w:t>Artificial Intelligence</w:t>
      </w:r>
      <w:r w:rsidRPr="008C2DC8">
        <w:rPr>
          <w:i/>
          <w:iCs/>
        </w:rPr>
        <w:t xml:space="preserve"> (AI) In Healthcare &amp; Hospitals, Foresee Medical Blog.</w:t>
      </w:r>
      <w:r>
        <w:t xml:space="preserve"> Available at: </w:t>
      </w:r>
      <w:hyperlink r:id="rId22" w:history="1">
        <w:r w:rsidRPr="008C2DC8">
          <w:rPr>
            <w:rStyle w:val="Hyperlink"/>
          </w:rPr>
          <w:t>https://www.foreseemed.com/artificial-intelligence-in-healthcare</w:t>
        </w:r>
      </w:hyperlink>
    </w:p>
    <w:p w14:paraId="1C9F6DA3" w14:textId="7607B6B7" w:rsidR="008C2DC8" w:rsidRDefault="008C2DC8" w:rsidP="008C2DC8">
      <w:r>
        <w:lastRenderedPageBreak/>
        <w:t xml:space="preserve">Frontiers (2022) </w:t>
      </w:r>
      <w:r w:rsidRPr="008C2DC8">
        <w:rPr>
          <w:i/>
          <w:iCs/>
        </w:rPr>
        <w:t xml:space="preserve">Legal and Ethical Consideration in </w:t>
      </w:r>
      <w:r w:rsidR="00F66963">
        <w:rPr>
          <w:i/>
          <w:iCs/>
        </w:rPr>
        <w:t>Artificial Intelligence</w:t>
      </w:r>
      <w:r w:rsidRPr="008C2DC8">
        <w:rPr>
          <w:i/>
          <w:iCs/>
        </w:rPr>
        <w:t xml:space="preserve"> in Healthcare: Who Takes </w:t>
      </w:r>
      <w:proofErr w:type="gramStart"/>
      <w:r w:rsidRPr="008C2DC8">
        <w:rPr>
          <w:i/>
          <w:iCs/>
        </w:rPr>
        <w:t>Responsibility?,</w:t>
      </w:r>
      <w:proofErr w:type="gramEnd"/>
      <w:r w:rsidRPr="008C2DC8">
        <w:rPr>
          <w:i/>
          <w:iCs/>
        </w:rPr>
        <w:t xml:space="preserve"> Frontiers. </w:t>
      </w:r>
      <w:r>
        <w:t xml:space="preserve">Available at: </w:t>
      </w:r>
      <w:hyperlink r:id="rId23" w:history="1">
        <w:r w:rsidRPr="008C2DC8">
          <w:rPr>
            <w:rStyle w:val="Hyperlink"/>
          </w:rPr>
          <w:t>https://www.frontiersin.org/articles/10.3389/fsurg.2022.862322/full</w:t>
        </w:r>
      </w:hyperlink>
    </w:p>
    <w:p w14:paraId="2B3DBC2A" w14:textId="519E3039" w:rsidR="008C2DC8" w:rsidRDefault="008C2DC8" w:rsidP="008C2DC8">
      <w:proofErr w:type="spellStart"/>
      <w:r>
        <w:t>Gerke</w:t>
      </w:r>
      <w:proofErr w:type="spellEnd"/>
      <w:r>
        <w:t xml:space="preserve">, S., </w:t>
      </w:r>
      <w:proofErr w:type="spellStart"/>
      <w:r>
        <w:t>Minssen</w:t>
      </w:r>
      <w:proofErr w:type="spellEnd"/>
      <w:r>
        <w:t xml:space="preserve">, T. and Cohen, G. (2020) </w:t>
      </w:r>
      <w:r w:rsidRPr="008C2DC8">
        <w:rPr>
          <w:i/>
          <w:iCs/>
        </w:rPr>
        <w:t xml:space="preserve">Ethical and legal challenges of </w:t>
      </w:r>
      <w:r w:rsidR="00F66963">
        <w:rPr>
          <w:i/>
          <w:iCs/>
        </w:rPr>
        <w:t>Artificial Intelligence</w:t>
      </w:r>
      <w:r w:rsidRPr="008C2DC8">
        <w:rPr>
          <w:i/>
          <w:iCs/>
        </w:rPr>
        <w:t xml:space="preserve">-driven healthcare, </w:t>
      </w:r>
      <w:r w:rsidR="00F66963">
        <w:rPr>
          <w:i/>
          <w:iCs/>
        </w:rPr>
        <w:t>Artificial Intelligence</w:t>
      </w:r>
      <w:r w:rsidRPr="008C2DC8">
        <w:rPr>
          <w:i/>
          <w:iCs/>
        </w:rPr>
        <w:t xml:space="preserve"> in Healthcare. </w:t>
      </w:r>
      <w:r>
        <w:t xml:space="preserve">Available at: </w:t>
      </w:r>
      <w:hyperlink r:id="rId24" w:history="1">
        <w:r w:rsidRPr="008C2DC8">
          <w:rPr>
            <w:rStyle w:val="Hyperlink"/>
          </w:rPr>
          <w:t>https://doi.org/10.1016/B978-0-12-818438-7.00012-5</w:t>
        </w:r>
      </w:hyperlink>
    </w:p>
    <w:p w14:paraId="7A6868B4" w14:textId="6F33F6DC" w:rsidR="008C2DC8" w:rsidRDefault="008C2DC8" w:rsidP="008C2DC8">
      <w:r>
        <w:t xml:space="preserve">Glover, E. (2022) </w:t>
      </w:r>
      <w:r w:rsidR="00055FF2">
        <w:rPr>
          <w:i/>
          <w:iCs/>
        </w:rPr>
        <w:t>Strong AI</w:t>
      </w:r>
      <w:r w:rsidRPr="008C2DC8">
        <w:rPr>
          <w:i/>
          <w:iCs/>
        </w:rPr>
        <w:t xml:space="preserve"> vs. </w:t>
      </w:r>
      <w:r w:rsidR="00055FF2">
        <w:rPr>
          <w:i/>
          <w:iCs/>
        </w:rPr>
        <w:t>Weak AI</w:t>
      </w:r>
      <w:r w:rsidRPr="008C2DC8">
        <w:rPr>
          <w:i/>
          <w:iCs/>
        </w:rPr>
        <w:t>: What</w:t>
      </w:r>
      <w:r w:rsidR="00F66963">
        <w:rPr>
          <w:i/>
          <w:iCs/>
        </w:rPr>
        <w:t>’</w:t>
      </w:r>
      <w:r w:rsidRPr="008C2DC8">
        <w:rPr>
          <w:i/>
          <w:iCs/>
        </w:rPr>
        <w:t xml:space="preserve">s the </w:t>
      </w:r>
      <w:proofErr w:type="gramStart"/>
      <w:r w:rsidRPr="008C2DC8">
        <w:rPr>
          <w:i/>
          <w:iCs/>
        </w:rPr>
        <w:t>Difference?,</w:t>
      </w:r>
      <w:proofErr w:type="gramEnd"/>
      <w:r w:rsidRPr="008C2DC8">
        <w:rPr>
          <w:i/>
          <w:iCs/>
        </w:rPr>
        <w:t xml:space="preserve"> </w:t>
      </w:r>
      <w:proofErr w:type="spellStart"/>
      <w:r w:rsidRPr="008C2DC8">
        <w:rPr>
          <w:i/>
          <w:iCs/>
        </w:rPr>
        <w:t>Builtin</w:t>
      </w:r>
      <w:proofErr w:type="spellEnd"/>
      <w:r w:rsidRPr="008C2DC8">
        <w:rPr>
          <w:i/>
          <w:iCs/>
        </w:rPr>
        <w:t xml:space="preserve">. </w:t>
      </w:r>
      <w:r>
        <w:t xml:space="preserve">Available at: </w:t>
      </w:r>
      <w:hyperlink r:id="rId25" w:history="1">
        <w:r w:rsidRPr="008C2DC8">
          <w:rPr>
            <w:rStyle w:val="Hyperlink"/>
          </w:rPr>
          <w:t>https://builtin.com/artificial-intelligence/strong-ai-weak-ai</w:t>
        </w:r>
      </w:hyperlink>
    </w:p>
    <w:p w14:paraId="1285AC3E" w14:textId="50C4099A" w:rsidR="008C2DC8" w:rsidRDefault="008C2DC8" w:rsidP="008C2DC8">
      <w:r>
        <w:t xml:space="preserve">Heath, N. (2018) </w:t>
      </w:r>
      <w:r w:rsidRPr="008C2DC8">
        <w:rPr>
          <w:i/>
          <w:iCs/>
        </w:rPr>
        <w:t xml:space="preserve">What is AI? Everything you need to know about </w:t>
      </w:r>
      <w:r w:rsidR="00F66963">
        <w:rPr>
          <w:i/>
          <w:iCs/>
        </w:rPr>
        <w:t>Artificial Intelligence</w:t>
      </w:r>
      <w:r w:rsidRPr="008C2DC8">
        <w:rPr>
          <w:i/>
          <w:iCs/>
        </w:rPr>
        <w:t>, ZDNet.</w:t>
      </w:r>
      <w:r>
        <w:t xml:space="preserve"> Available at: </w:t>
      </w:r>
      <w:hyperlink r:id="rId26" w:history="1">
        <w:r w:rsidRPr="008C2DC8">
          <w:rPr>
            <w:rStyle w:val="Hyperlink"/>
          </w:rPr>
          <w:t>https://global.oup.com/academic/product/superintelligence-9780199678112</w:t>
        </w:r>
      </w:hyperlink>
      <w:r>
        <w:t xml:space="preserve"> </w:t>
      </w:r>
    </w:p>
    <w:p w14:paraId="2D2D7AE6" w14:textId="02F0A788" w:rsidR="008C2DC8" w:rsidRDefault="008C2DC8" w:rsidP="008C2DC8">
      <w:r>
        <w:t xml:space="preserve">IBM (2022) </w:t>
      </w:r>
      <w:r w:rsidRPr="008C2DC8">
        <w:rPr>
          <w:i/>
          <w:iCs/>
        </w:rPr>
        <w:t xml:space="preserve">What is </w:t>
      </w:r>
      <w:r w:rsidR="00055FF2">
        <w:rPr>
          <w:i/>
          <w:iCs/>
        </w:rPr>
        <w:t xml:space="preserve">Strong </w:t>
      </w:r>
      <w:proofErr w:type="gramStart"/>
      <w:r w:rsidR="00055FF2">
        <w:rPr>
          <w:i/>
          <w:iCs/>
        </w:rPr>
        <w:t>AI</w:t>
      </w:r>
      <w:r w:rsidRPr="008C2DC8">
        <w:rPr>
          <w:i/>
          <w:iCs/>
        </w:rPr>
        <w:t>?,</w:t>
      </w:r>
      <w:proofErr w:type="gramEnd"/>
      <w:r w:rsidRPr="008C2DC8">
        <w:rPr>
          <w:i/>
          <w:iCs/>
        </w:rPr>
        <w:t xml:space="preserve"> IBM.</w:t>
      </w:r>
      <w:r>
        <w:t xml:space="preserve"> Available at: </w:t>
      </w:r>
      <w:hyperlink r:id="rId27" w:history="1">
        <w:r w:rsidRPr="008C2DC8">
          <w:rPr>
            <w:rStyle w:val="Hyperlink"/>
          </w:rPr>
          <w:t>https://www.ibm.com/cloud/learn/strong-ai</w:t>
        </w:r>
      </w:hyperlink>
      <w:r>
        <w:t xml:space="preserve"> </w:t>
      </w:r>
    </w:p>
    <w:p w14:paraId="44D0A21F" w14:textId="3D195D64" w:rsidR="008C2DC8" w:rsidRDefault="008C2DC8" w:rsidP="008C2DC8">
      <w:r>
        <w:t xml:space="preserve">McKinsey (2023) </w:t>
      </w:r>
      <w:r w:rsidRPr="008C2DC8">
        <w:rPr>
          <w:i/>
          <w:iCs/>
        </w:rPr>
        <w:t xml:space="preserve">What is </w:t>
      </w:r>
      <w:proofErr w:type="gramStart"/>
      <w:r w:rsidRPr="008C2DC8">
        <w:rPr>
          <w:i/>
          <w:iCs/>
        </w:rPr>
        <w:t>AI?,</w:t>
      </w:r>
      <w:proofErr w:type="gramEnd"/>
      <w:r w:rsidRPr="008C2DC8">
        <w:rPr>
          <w:i/>
          <w:iCs/>
        </w:rPr>
        <w:t xml:space="preserve"> McKinsey.</w:t>
      </w:r>
      <w:r>
        <w:t xml:space="preserve"> Available at: </w:t>
      </w:r>
      <w:hyperlink r:id="rId28" w:history="1">
        <w:r w:rsidRPr="008C2DC8">
          <w:rPr>
            <w:rStyle w:val="Hyperlink"/>
          </w:rPr>
          <w:t>https://www.mckinsey.com/featured-insights/mckinsey-explainers/what-is-ai</w:t>
        </w:r>
      </w:hyperlink>
    </w:p>
    <w:p w14:paraId="12E84D91" w14:textId="609ADB75" w:rsidR="008C2DC8" w:rsidRDefault="008C2DC8" w:rsidP="008C2DC8">
      <w:r>
        <w:t xml:space="preserve">Ng, C. (2020) </w:t>
      </w:r>
      <w:r w:rsidRPr="008C2DC8">
        <w:rPr>
          <w:i/>
          <w:iCs/>
        </w:rPr>
        <w:t>The Future of AI in Finance, The AI Book.</w:t>
      </w:r>
      <w:r>
        <w:t xml:space="preserve"> Available at: </w:t>
      </w:r>
      <w:hyperlink r:id="rId29" w:history="1">
        <w:r w:rsidRPr="008C2DC8">
          <w:rPr>
            <w:rStyle w:val="Hyperlink"/>
          </w:rPr>
          <w:t>https://doi.org/10.1002/9781119551966.ch1</w:t>
        </w:r>
      </w:hyperlink>
    </w:p>
    <w:p w14:paraId="74F46008" w14:textId="10B764C8" w:rsidR="008C2DC8" w:rsidRDefault="008C2DC8" w:rsidP="008C2DC8">
      <w:proofErr w:type="spellStart"/>
      <w:r>
        <w:t>Nicora</w:t>
      </w:r>
      <w:proofErr w:type="spellEnd"/>
      <w:r>
        <w:t xml:space="preserve">, R. (2019) </w:t>
      </w:r>
      <w:r w:rsidRPr="008C2DC8">
        <w:rPr>
          <w:i/>
          <w:iCs/>
        </w:rPr>
        <w:t>AI, ML and DL: What</w:t>
      </w:r>
      <w:r w:rsidR="00F66963">
        <w:rPr>
          <w:i/>
          <w:iCs/>
        </w:rPr>
        <w:t>’</w:t>
      </w:r>
      <w:r w:rsidRPr="008C2DC8">
        <w:rPr>
          <w:i/>
          <w:iCs/>
        </w:rPr>
        <w:t xml:space="preserve">s the </w:t>
      </w:r>
      <w:proofErr w:type="gramStart"/>
      <w:r w:rsidRPr="008C2DC8">
        <w:rPr>
          <w:i/>
          <w:iCs/>
        </w:rPr>
        <w:t>difference?,</w:t>
      </w:r>
      <w:proofErr w:type="gramEnd"/>
      <w:r w:rsidRPr="008C2DC8">
        <w:rPr>
          <w:i/>
          <w:iCs/>
        </w:rPr>
        <w:t xml:space="preserve"> Medium.com.</w:t>
      </w:r>
      <w:r>
        <w:t xml:space="preserve"> Available at: </w:t>
      </w:r>
      <w:hyperlink r:id="rId30" w:history="1">
        <w:r w:rsidRPr="008C2DC8">
          <w:rPr>
            <w:rStyle w:val="Hyperlink"/>
          </w:rPr>
          <w:t>https://medium.com/dative-io/ai-ml-and-dl-whats-the-difference-86a8af387150</w:t>
        </w:r>
      </w:hyperlink>
    </w:p>
    <w:p w14:paraId="5E150120" w14:textId="0990231D" w:rsidR="008C2DC8" w:rsidRDefault="008C2DC8" w:rsidP="008C2DC8">
      <w:r>
        <w:t xml:space="preserve">Oliver Morris (2022) </w:t>
      </w:r>
      <w:r w:rsidRPr="008C2DC8">
        <w:rPr>
          <w:i/>
          <w:iCs/>
        </w:rPr>
        <w:t xml:space="preserve">What are the pros and cons of implementing AI in </w:t>
      </w:r>
      <w:proofErr w:type="gramStart"/>
      <w:r w:rsidRPr="008C2DC8">
        <w:rPr>
          <w:i/>
          <w:iCs/>
        </w:rPr>
        <w:t>healthcare?,</w:t>
      </w:r>
      <w:proofErr w:type="gramEnd"/>
      <w:r w:rsidRPr="008C2DC8">
        <w:rPr>
          <w:i/>
          <w:iCs/>
        </w:rPr>
        <w:t xml:space="preserve"> Open Access Government.</w:t>
      </w:r>
      <w:r>
        <w:t xml:space="preserve"> Available at: </w:t>
      </w:r>
      <w:hyperlink r:id="rId31" w:history="1">
        <w:r w:rsidRPr="008C2DC8">
          <w:rPr>
            <w:rStyle w:val="Hyperlink"/>
          </w:rPr>
          <w:t>https://www.openaccessgovernment.org/what-are-the-pros-and-cons-of-implementing-ai-in-healthcare/140058/</w:t>
        </w:r>
      </w:hyperlink>
    </w:p>
    <w:p w14:paraId="66D909F4" w14:textId="0349036A" w:rsidR="008C2DC8" w:rsidRDefault="008C2DC8" w:rsidP="008C2DC8">
      <w:r>
        <w:t xml:space="preserve">REGUNATH, G. (2021) </w:t>
      </w:r>
      <w:r w:rsidRPr="008C2DC8">
        <w:rPr>
          <w:i/>
          <w:iCs/>
        </w:rPr>
        <w:t xml:space="preserve">Understanding </w:t>
      </w:r>
      <w:proofErr w:type="gramStart"/>
      <w:r w:rsidRPr="008C2DC8">
        <w:rPr>
          <w:i/>
          <w:iCs/>
        </w:rPr>
        <w:t>The</w:t>
      </w:r>
      <w:proofErr w:type="gramEnd"/>
      <w:r w:rsidRPr="008C2DC8">
        <w:rPr>
          <w:i/>
          <w:iCs/>
        </w:rPr>
        <w:t xml:space="preserve"> Difference Between AI, ML, And DL: Using An Incredibly Simple Example, Advancing Analytics.</w:t>
      </w:r>
      <w:r>
        <w:t xml:space="preserve"> Available at: </w:t>
      </w:r>
      <w:hyperlink r:id="rId32" w:history="1">
        <w:r w:rsidRPr="008C2DC8">
          <w:rPr>
            <w:rStyle w:val="Hyperlink"/>
          </w:rPr>
          <w:t xml:space="preserve">https://www.advancinganalytics.co.uk/blog/2021/12/15/understanding-the-difference-between-ai-ml-and-dl-using-an-incredibly-simple-example#:~:text=In summary%2C AI is </w:t>
        </w:r>
        <w:proofErr w:type="spellStart"/>
        <w:r w:rsidRPr="008C2DC8">
          <w:rPr>
            <w:rStyle w:val="Hyperlink"/>
          </w:rPr>
          <w:t>a,a</w:t>
        </w:r>
        <w:proofErr w:type="spellEnd"/>
        <w:r w:rsidRPr="008C2DC8">
          <w:rPr>
            <w:rStyle w:val="Hyperlink"/>
          </w:rPr>
          <w:t xml:space="preserve"> subset of ML algorithms.</w:t>
        </w:r>
      </w:hyperlink>
    </w:p>
    <w:p w14:paraId="2F5FD3F9" w14:textId="28DCAE1C" w:rsidR="008C2DC8" w:rsidRDefault="008C2DC8" w:rsidP="008C2DC8">
      <w:r>
        <w:t xml:space="preserve">Rosen, H. (2023) </w:t>
      </w:r>
      <w:r w:rsidRPr="008C2DC8">
        <w:rPr>
          <w:i/>
          <w:iCs/>
        </w:rPr>
        <w:t xml:space="preserve">Top five opportunities and challenges of AI In healthcare, Forbes Business Council. </w:t>
      </w:r>
      <w:r>
        <w:t xml:space="preserve">Available at: </w:t>
      </w:r>
      <w:hyperlink r:id="rId33" w:history="1">
        <w:r w:rsidRPr="008C2DC8">
          <w:rPr>
            <w:rStyle w:val="Hyperlink"/>
          </w:rPr>
          <w:t>https://www.forbes.com/sites/forbesbusinesscouncil/2023/02/07/top-five-opportunities-and-challenges-of-ai-in-healthcare/?sh=502ba9ee2805</w:t>
        </w:r>
      </w:hyperlink>
    </w:p>
    <w:p w14:paraId="0A53B461" w14:textId="4DFB42A4" w:rsidR="008C2DC8" w:rsidRDefault="008C2DC8" w:rsidP="008C2DC8">
      <w:r>
        <w:t xml:space="preserve">Roy, R. (2020) </w:t>
      </w:r>
      <w:r w:rsidRPr="008C2DC8">
        <w:rPr>
          <w:i/>
          <w:iCs/>
        </w:rPr>
        <w:t xml:space="preserve">Difference between AI, ML and DL | Towards Data Science, Towards </w:t>
      </w:r>
      <w:proofErr w:type="spellStart"/>
      <w:r w:rsidRPr="008C2DC8">
        <w:rPr>
          <w:i/>
          <w:iCs/>
        </w:rPr>
        <w:t>Datascience</w:t>
      </w:r>
      <w:proofErr w:type="spellEnd"/>
      <w:r w:rsidRPr="008C2DC8">
        <w:rPr>
          <w:i/>
          <w:iCs/>
        </w:rPr>
        <w:t>.</w:t>
      </w:r>
      <w:r>
        <w:t xml:space="preserve"> Available at: </w:t>
      </w:r>
      <w:hyperlink r:id="rId34" w:history="1">
        <w:r w:rsidRPr="008C2DC8">
          <w:rPr>
            <w:rStyle w:val="Hyperlink"/>
          </w:rPr>
          <w:t>https://towardsdatascience.com/understanding-the-difference-between-ai-ml-and-dl-cceb63252a6c</w:t>
        </w:r>
      </w:hyperlink>
    </w:p>
    <w:p w14:paraId="483B9433" w14:textId="33D63F9B" w:rsidR="008C2DC8" w:rsidRDefault="008C2DC8" w:rsidP="008C2DC8">
      <w:r>
        <w:t xml:space="preserve">Sagar, K. (2020) </w:t>
      </w:r>
      <w:r w:rsidRPr="008C2DC8">
        <w:rPr>
          <w:i/>
          <w:iCs/>
        </w:rPr>
        <w:t xml:space="preserve">Difference Between Strong and </w:t>
      </w:r>
      <w:r w:rsidR="00055FF2">
        <w:rPr>
          <w:i/>
          <w:iCs/>
        </w:rPr>
        <w:t>Weak AI</w:t>
      </w:r>
      <w:r w:rsidRPr="008C2DC8">
        <w:rPr>
          <w:i/>
          <w:iCs/>
        </w:rPr>
        <w:t xml:space="preserve"> | Difference Between.</w:t>
      </w:r>
      <w:r>
        <w:t xml:space="preserve"> Available at: </w:t>
      </w:r>
      <w:hyperlink r:id="rId35" w:history="1">
        <w:r w:rsidRPr="008C2DC8">
          <w:rPr>
            <w:rStyle w:val="Hyperlink"/>
          </w:rPr>
          <w:t>http://www.differencebetween.net/technology/difference-between-strong-and-weak-ai/#ixzz7ipwtfM5X</w:t>
        </w:r>
      </w:hyperlink>
    </w:p>
    <w:p w14:paraId="30B153C0" w14:textId="2BB90F5E" w:rsidR="008C2DC8" w:rsidRDefault="008C2DC8" w:rsidP="008C2DC8">
      <w:proofErr w:type="spellStart"/>
      <w:r>
        <w:t>Saurabagh</w:t>
      </w:r>
      <w:proofErr w:type="spellEnd"/>
      <w:r>
        <w:t xml:space="preserve">, S. (2022) </w:t>
      </w:r>
      <w:r w:rsidRPr="008C2DC8">
        <w:rPr>
          <w:i/>
          <w:iCs/>
        </w:rPr>
        <w:t xml:space="preserve">AI in banking - How </w:t>
      </w:r>
      <w:r w:rsidR="00F66963">
        <w:rPr>
          <w:i/>
          <w:iCs/>
        </w:rPr>
        <w:t>Artificial Intelligence</w:t>
      </w:r>
      <w:r w:rsidRPr="008C2DC8">
        <w:rPr>
          <w:i/>
          <w:iCs/>
        </w:rPr>
        <w:t xml:space="preserve"> is used in banks, </w:t>
      </w:r>
      <w:proofErr w:type="spellStart"/>
      <w:r w:rsidRPr="008C2DC8">
        <w:rPr>
          <w:i/>
          <w:iCs/>
        </w:rPr>
        <w:t>appinventiv</w:t>
      </w:r>
      <w:proofErr w:type="spellEnd"/>
      <w:r w:rsidRPr="008C2DC8">
        <w:rPr>
          <w:i/>
          <w:iCs/>
        </w:rPr>
        <w:t>.</w:t>
      </w:r>
      <w:r>
        <w:t xml:space="preserve"> Available at: </w:t>
      </w:r>
      <w:hyperlink r:id="rId36" w:history="1">
        <w:r w:rsidRPr="008C2DC8">
          <w:rPr>
            <w:rStyle w:val="Hyperlink"/>
          </w:rPr>
          <w:t>https://appinventiv.com/blog/ai-in-banking/</w:t>
        </w:r>
      </w:hyperlink>
    </w:p>
    <w:p w14:paraId="1DE6C3D2" w14:textId="728F6BA1" w:rsidR="008C2DC8" w:rsidRDefault="008C2DC8" w:rsidP="008C2DC8">
      <w:proofErr w:type="spellStart"/>
      <w:r>
        <w:lastRenderedPageBreak/>
        <w:t>Simplilearn</w:t>
      </w:r>
      <w:proofErr w:type="spellEnd"/>
      <w:r>
        <w:t xml:space="preserve"> (2023) </w:t>
      </w:r>
      <w:r w:rsidRPr="008C2DC8">
        <w:rPr>
          <w:i/>
          <w:iCs/>
        </w:rPr>
        <w:t>AI in Manufacturing: Here</w:t>
      </w:r>
      <w:r w:rsidR="00F66963">
        <w:rPr>
          <w:i/>
          <w:iCs/>
        </w:rPr>
        <w:t>’</w:t>
      </w:r>
      <w:r w:rsidRPr="008C2DC8">
        <w:rPr>
          <w:i/>
          <w:iCs/>
        </w:rPr>
        <w:t xml:space="preserve">s Everything You Should Know, </w:t>
      </w:r>
      <w:proofErr w:type="spellStart"/>
      <w:r w:rsidRPr="008C2DC8">
        <w:rPr>
          <w:i/>
          <w:iCs/>
        </w:rPr>
        <w:t>Simplilearn</w:t>
      </w:r>
      <w:proofErr w:type="spellEnd"/>
      <w:r w:rsidRPr="008C2DC8">
        <w:rPr>
          <w:i/>
          <w:iCs/>
        </w:rPr>
        <w:t xml:space="preserve">. </w:t>
      </w:r>
      <w:r>
        <w:t xml:space="preserve">Available at: </w:t>
      </w:r>
      <w:hyperlink r:id="rId37" w:history="1">
        <w:r w:rsidRPr="008C2DC8">
          <w:rPr>
            <w:rStyle w:val="Hyperlink"/>
          </w:rPr>
          <w:t>https://www.simplilearn.com/growing-role-of-ai-in-manufacturing-industry-article#:~:text=</w:t>
        </w:r>
        <w:r w:rsidR="00F66963">
          <w:rPr>
            <w:rStyle w:val="Hyperlink"/>
          </w:rPr>
          <w:t>Artificial Intelligence</w:t>
        </w:r>
        <w:r w:rsidRPr="008C2DC8">
          <w:rPr>
            <w:rStyle w:val="Hyperlink"/>
          </w:rPr>
          <w:t xml:space="preserve"> (AI) can </w:t>
        </w:r>
        <w:proofErr w:type="spellStart"/>
        <w:r w:rsidRPr="008C2DC8">
          <w:rPr>
            <w:rStyle w:val="Hyperlink"/>
          </w:rPr>
          <w:t>be,forecasting</w:t>
        </w:r>
        <w:proofErr w:type="spellEnd"/>
        <w:r w:rsidRPr="008C2DC8">
          <w:rPr>
            <w:rStyle w:val="Hyperlink"/>
          </w:rPr>
          <w:t xml:space="preserve"> and less material waste.</w:t>
        </w:r>
      </w:hyperlink>
    </w:p>
    <w:p w14:paraId="38F30550" w14:textId="22856BEB" w:rsidR="008C2DC8" w:rsidRDefault="008C2DC8" w:rsidP="008C2DC8">
      <w:r>
        <w:t xml:space="preserve">Surya Gutta (2020) </w:t>
      </w:r>
      <w:r w:rsidRPr="008C2DC8">
        <w:rPr>
          <w:i/>
          <w:iCs/>
        </w:rPr>
        <w:t xml:space="preserve">The 5 </w:t>
      </w:r>
      <w:proofErr w:type="gramStart"/>
      <w:r w:rsidRPr="008C2DC8">
        <w:rPr>
          <w:i/>
          <w:iCs/>
        </w:rPr>
        <w:t>V</w:t>
      </w:r>
      <w:r w:rsidR="00F66963">
        <w:rPr>
          <w:i/>
          <w:iCs/>
        </w:rPr>
        <w:t>’</w:t>
      </w:r>
      <w:r w:rsidRPr="008C2DC8">
        <w:rPr>
          <w:i/>
          <w:iCs/>
        </w:rPr>
        <w:t>s</w:t>
      </w:r>
      <w:proofErr w:type="gramEnd"/>
      <w:r w:rsidRPr="008C2DC8">
        <w:rPr>
          <w:i/>
          <w:iCs/>
        </w:rPr>
        <w:t xml:space="preserve"> of Big Data. Volume, Velocity, Variety, Veracity…, Analytics Vidhya.</w:t>
      </w:r>
      <w:r>
        <w:t xml:space="preserve"> Available at: </w:t>
      </w:r>
      <w:hyperlink r:id="rId38" w:history="1">
        <w:r w:rsidRPr="008C2DC8">
          <w:rPr>
            <w:rStyle w:val="Hyperlink"/>
          </w:rPr>
          <w:t>https://medium.com/analytics-vidhya/the-5-vs-of-big-data-2758bfcc51d</w:t>
        </w:r>
      </w:hyperlink>
    </w:p>
    <w:p w14:paraId="5E1FA67A" w14:textId="1D26029E" w:rsidR="008C2DC8" w:rsidRDefault="008C2DC8" w:rsidP="008C2DC8">
      <w:proofErr w:type="spellStart"/>
      <w:r>
        <w:t>Techemergent</w:t>
      </w:r>
      <w:proofErr w:type="spellEnd"/>
      <w:r>
        <w:t xml:space="preserve"> (2021) </w:t>
      </w:r>
      <w:r w:rsidRPr="008C2DC8">
        <w:rPr>
          <w:i/>
          <w:iCs/>
        </w:rPr>
        <w:t xml:space="preserve">17 Pros and Cons of </w:t>
      </w:r>
      <w:r w:rsidR="00F66963">
        <w:rPr>
          <w:i/>
          <w:iCs/>
        </w:rPr>
        <w:t>Artificial Intelligence</w:t>
      </w:r>
      <w:r w:rsidRPr="008C2DC8">
        <w:rPr>
          <w:i/>
          <w:iCs/>
        </w:rPr>
        <w:t xml:space="preserve"> in Healthcare, </w:t>
      </w:r>
      <w:proofErr w:type="spellStart"/>
      <w:r w:rsidRPr="008C2DC8">
        <w:rPr>
          <w:i/>
          <w:iCs/>
        </w:rPr>
        <w:t>Techemergent</w:t>
      </w:r>
      <w:proofErr w:type="spellEnd"/>
      <w:r w:rsidRPr="008C2DC8">
        <w:rPr>
          <w:i/>
          <w:iCs/>
        </w:rPr>
        <w:t xml:space="preserve">. </w:t>
      </w:r>
      <w:r>
        <w:t xml:space="preserve">Available at: </w:t>
      </w:r>
      <w:hyperlink r:id="rId39" w:history="1">
        <w:r w:rsidRPr="008C2DC8">
          <w:rPr>
            <w:rStyle w:val="Hyperlink"/>
          </w:rPr>
          <w:t>https://techemergent.com/pros-and-cons-of-artificial-intelligence-in-healthcare/</w:t>
        </w:r>
      </w:hyperlink>
    </w:p>
    <w:p w14:paraId="7F427D0B" w14:textId="086A8E80" w:rsidR="008C2DC8" w:rsidRDefault="008C2DC8" w:rsidP="008C2DC8">
      <w:r>
        <w:t xml:space="preserve">Teradata (2020) </w:t>
      </w:r>
      <w:r w:rsidRPr="008C2DC8">
        <w:rPr>
          <w:i/>
          <w:iCs/>
        </w:rPr>
        <w:t>What are the 5 V</w:t>
      </w:r>
      <w:r w:rsidR="00F66963">
        <w:rPr>
          <w:i/>
          <w:iCs/>
        </w:rPr>
        <w:t>’</w:t>
      </w:r>
      <w:r w:rsidRPr="008C2DC8">
        <w:rPr>
          <w:i/>
          <w:iCs/>
        </w:rPr>
        <w:t xml:space="preserve">s of Big </w:t>
      </w:r>
      <w:proofErr w:type="gramStart"/>
      <w:r w:rsidRPr="008C2DC8">
        <w:rPr>
          <w:i/>
          <w:iCs/>
        </w:rPr>
        <w:t>Data?,</w:t>
      </w:r>
      <w:proofErr w:type="gramEnd"/>
      <w:r w:rsidRPr="008C2DC8">
        <w:rPr>
          <w:i/>
          <w:iCs/>
        </w:rPr>
        <w:t xml:space="preserve"> Teradata.</w:t>
      </w:r>
      <w:r>
        <w:t xml:space="preserve"> Available at: </w:t>
      </w:r>
      <w:hyperlink r:id="rId40" w:history="1">
        <w:r w:rsidRPr="008C2DC8">
          <w:rPr>
            <w:rStyle w:val="Hyperlink"/>
          </w:rPr>
          <w:t>https://www.teradata.com/Glossary/What-are-the-5-V-s-of-Big-Data</w:t>
        </w:r>
      </w:hyperlink>
    </w:p>
    <w:p w14:paraId="34C41053" w14:textId="6C19678E" w:rsidR="008C2DC8" w:rsidRDefault="008C2DC8" w:rsidP="008C2DC8">
      <w:r>
        <w:t xml:space="preserve">Terra, J. (2022) </w:t>
      </w:r>
      <w:r w:rsidRPr="008C2DC8">
        <w:rPr>
          <w:i/>
          <w:iCs/>
        </w:rPr>
        <w:t>Characteristics of Big Data? | 5V</w:t>
      </w:r>
      <w:r w:rsidR="00F66963">
        <w:rPr>
          <w:i/>
          <w:iCs/>
        </w:rPr>
        <w:t>’</w:t>
      </w:r>
      <w:r w:rsidRPr="008C2DC8">
        <w:rPr>
          <w:i/>
          <w:iCs/>
        </w:rPr>
        <w:t xml:space="preserve">s, Types, Benefits, </w:t>
      </w:r>
      <w:proofErr w:type="spellStart"/>
      <w:r w:rsidRPr="008C2DC8">
        <w:rPr>
          <w:i/>
          <w:iCs/>
        </w:rPr>
        <w:t>Simplilearn</w:t>
      </w:r>
      <w:proofErr w:type="spellEnd"/>
      <w:r w:rsidRPr="008C2DC8">
        <w:rPr>
          <w:i/>
          <w:iCs/>
        </w:rPr>
        <w:t>.</w:t>
      </w:r>
      <w:r>
        <w:t xml:space="preserve"> Available at: </w:t>
      </w:r>
      <w:hyperlink r:id="rId41" w:history="1">
        <w:r w:rsidRPr="008C2DC8">
          <w:rPr>
            <w:rStyle w:val="Hyperlink"/>
          </w:rPr>
          <w:t>https://www.simplilearn.com/5-vs-of-big-data-article#the_characteristics_of_big_data_five_vs_explained</w:t>
        </w:r>
      </w:hyperlink>
    </w:p>
    <w:p w14:paraId="1B1D3987" w14:textId="42A0354A" w:rsidR="008C2DC8" w:rsidRPr="008C2DC8" w:rsidRDefault="008C2DC8" w:rsidP="008C2DC8"/>
    <w:sectPr w:rsidR="008C2DC8" w:rsidRPr="008C2DC8">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4BEDA9" w14:textId="77777777" w:rsidR="0027506F" w:rsidRDefault="0027506F" w:rsidP="0055721A">
      <w:pPr>
        <w:spacing w:after="0" w:line="240" w:lineRule="auto"/>
      </w:pPr>
      <w:r>
        <w:separator/>
      </w:r>
    </w:p>
  </w:endnote>
  <w:endnote w:type="continuationSeparator" w:id="0">
    <w:p w14:paraId="58AAE146" w14:textId="77777777" w:rsidR="0027506F" w:rsidRDefault="0027506F"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BD207" w14:textId="77777777" w:rsidR="0027506F" w:rsidRDefault="0027506F" w:rsidP="0055721A">
      <w:pPr>
        <w:spacing w:after="0" w:line="240" w:lineRule="auto"/>
      </w:pPr>
      <w:r>
        <w:separator/>
      </w:r>
    </w:p>
  </w:footnote>
  <w:footnote w:type="continuationSeparator" w:id="0">
    <w:p w14:paraId="231D2847" w14:textId="77777777" w:rsidR="0027506F" w:rsidRDefault="0027506F"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87920"/>
    <w:multiLevelType w:val="hybridMultilevel"/>
    <w:tmpl w:val="494AEA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1D68C7"/>
    <w:multiLevelType w:val="hybridMultilevel"/>
    <w:tmpl w:val="34201056"/>
    <w:lvl w:ilvl="0" w:tplc="FFFFFFFF">
      <w:start w:val="1"/>
      <w:numFmt w:val="bullet"/>
      <w:lvlText w:val=""/>
      <w:lvlJc w:val="left"/>
      <w:pPr>
        <w:ind w:left="1080" w:hanging="360"/>
      </w:pPr>
      <w:rPr>
        <w:rFonts w:ascii="Symbol" w:hAnsi="Symbol" w:hint="default"/>
      </w:rPr>
    </w:lvl>
    <w:lvl w:ilvl="1" w:tplc="73480A8A">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20981657"/>
    <w:multiLevelType w:val="hybridMultilevel"/>
    <w:tmpl w:val="83223042"/>
    <w:lvl w:ilvl="0" w:tplc="FFFFFFFF">
      <w:start w:val="1"/>
      <w:numFmt w:val="bullet"/>
      <w:lvlText w:val=""/>
      <w:lvlJc w:val="left"/>
      <w:pPr>
        <w:ind w:left="720" w:hanging="360"/>
      </w:pPr>
      <w:rPr>
        <w:rFonts w:ascii="Symbol" w:hAnsi="Symbol" w:hint="default"/>
      </w:rPr>
    </w:lvl>
    <w:lvl w:ilvl="1" w:tplc="73480A8A">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202698B"/>
    <w:multiLevelType w:val="hybridMultilevel"/>
    <w:tmpl w:val="8222C042"/>
    <w:lvl w:ilvl="0" w:tplc="73480A8A">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314BDD"/>
    <w:multiLevelType w:val="hybridMultilevel"/>
    <w:tmpl w:val="2A72A7C2"/>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70F0680"/>
    <w:multiLevelType w:val="hybridMultilevel"/>
    <w:tmpl w:val="FBEAC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4F02E6"/>
    <w:multiLevelType w:val="hybridMultilevel"/>
    <w:tmpl w:val="2D821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52CDD"/>
    <w:multiLevelType w:val="hybridMultilevel"/>
    <w:tmpl w:val="D206A6FE"/>
    <w:lvl w:ilvl="0" w:tplc="FFFFFFFF">
      <w:start w:val="1"/>
      <w:numFmt w:val="bullet"/>
      <w:lvlText w:val=""/>
      <w:lvlJc w:val="left"/>
      <w:pPr>
        <w:ind w:left="1080" w:hanging="360"/>
      </w:pPr>
      <w:rPr>
        <w:rFonts w:ascii="Symbol" w:hAnsi="Symbol" w:hint="default"/>
      </w:rPr>
    </w:lvl>
    <w:lvl w:ilvl="1" w:tplc="73480A8A">
      <w:start w:val="1"/>
      <w:numFmt w:val="bullet"/>
      <w:lvlText w:val=""/>
      <w:lvlJc w:val="left"/>
      <w:pPr>
        <w:ind w:left="144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3B5B3FC4"/>
    <w:multiLevelType w:val="hybridMultilevel"/>
    <w:tmpl w:val="164CA69E"/>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19530D6"/>
    <w:multiLevelType w:val="hybridMultilevel"/>
    <w:tmpl w:val="21BA6944"/>
    <w:lvl w:ilvl="0" w:tplc="73480A8A">
      <w:start w:val="1"/>
      <w:numFmt w:val="bullet"/>
      <w:lvlText w:val=""/>
      <w:lvlJc w:val="left"/>
      <w:pPr>
        <w:ind w:left="108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419F2F32"/>
    <w:multiLevelType w:val="hybridMultilevel"/>
    <w:tmpl w:val="D70A50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281448"/>
    <w:multiLevelType w:val="hybridMultilevel"/>
    <w:tmpl w:val="9ED244EC"/>
    <w:lvl w:ilvl="0" w:tplc="DCA407CA">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B8E4214"/>
    <w:multiLevelType w:val="hybridMultilevel"/>
    <w:tmpl w:val="CEBA3638"/>
    <w:lvl w:ilvl="0" w:tplc="73480A8A">
      <w:start w:val="1"/>
      <w:numFmt w:val="bullet"/>
      <w:lvlText w:val=""/>
      <w:lvlJc w:val="left"/>
      <w:pPr>
        <w:ind w:left="1080" w:hanging="360"/>
      </w:pPr>
      <w:rPr>
        <w:rFonts w:ascii="Symbol" w:hAnsi="Symbol" w:hint="default"/>
      </w:rPr>
    </w:lvl>
    <w:lvl w:ilvl="1" w:tplc="FFFFFFFF">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530F26D7"/>
    <w:multiLevelType w:val="hybridMultilevel"/>
    <w:tmpl w:val="F632A5BE"/>
    <w:lvl w:ilvl="0" w:tplc="FFFFFFFF">
      <w:start w:val="1"/>
      <w:numFmt w:val="bullet"/>
      <w:lvlText w:val=""/>
      <w:lvlJc w:val="left"/>
      <w:pPr>
        <w:ind w:left="720" w:hanging="360"/>
      </w:pPr>
      <w:rPr>
        <w:rFonts w:ascii="Symbol" w:hAnsi="Symbol" w:hint="default"/>
      </w:rPr>
    </w:lvl>
    <w:lvl w:ilvl="1" w:tplc="73480A8A">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5540405E"/>
    <w:multiLevelType w:val="hybridMultilevel"/>
    <w:tmpl w:val="4748F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C8109E"/>
    <w:multiLevelType w:val="hybridMultilevel"/>
    <w:tmpl w:val="E1CE4F4C"/>
    <w:lvl w:ilvl="0" w:tplc="04090001">
      <w:start w:val="1"/>
      <w:numFmt w:val="bullet"/>
      <w:lvlText w:val=""/>
      <w:lvlJc w:val="left"/>
      <w:pPr>
        <w:ind w:left="720" w:hanging="360"/>
      </w:pPr>
      <w:rPr>
        <w:rFonts w:ascii="Symbol" w:hAnsi="Symbol" w:hint="default"/>
      </w:rPr>
    </w:lvl>
    <w:lvl w:ilvl="1" w:tplc="A92C69BA">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2D363D"/>
    <w:multiLevelType w:val="hybridMultilevel"/>
    <w:tmpl w:val="28FCCC86"/>
    <w:lvl w:ilvl="0" w:tplc="FFFFFFFF">
      <w:start w:val="1"/>
      <w:numFmt w:val="bullet"/>
      <w:lvlText w:val=""/>
      <w:lvlJc w:val="left"/>
      <w:pPr>
        <w:ind w:left="720" w:hanging="360"/>
      </w:pPr>
      <w:rPr>
        <w:rFonts w:ascii="Symbol" w:hAnsi="Symbol" w:hint="default"/>
      </w:rPr>
    </w:lvl>
    <w:lvl w:ilvl="1" w:tplc="73480A8A">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A62458C"/>
    <w:multiLevelType w:val="hybridMultilevel"/>
    <w:tmpl w:val="1E3EA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F3F6085"/>
    <w:multiLevelType w:val="hybridMultilevel"/>
    <w:tmpl w:val="33FA7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2472489">
    <w:abstractNumId w:val="15"/>
  </w:num>
  <w:num w:numId="2" w16cid:durableId="2081442065">
    <w:abstractNumId w:val="11"/>
  </w:num>
  <w:num w:numId="3" w16cid:durableId="2043314101">
    <w:abstractNumId w:val="1"/>
  </w:num>
  <w:num w:numId="4" w16cid:durableId="830146562">
    <w:abstractNumId w:val="12"/>
  </w:num>
  <w:num w:numId="5" w16cid:durableId="1436441603">
    <w:abstractNumId w:val="6"/>
  </w:num>
  <w:num w:numId="6" w16cid:durableId="900211216">
    <w:abstractNumId w:val="13"/>
  </w:num>
  <w:num w:numId="7" w16cid:durableId="1520849721">
    <w:abstractNumId w:val="18"/>
  </w:num>
  <w:num w:numId="8" w16cid:durableId="2078900117">
    <w:abstractNumId w:val="10"/>
  </w:num>
  <w:num w:numId="9" w16cid:durableId="1587884331">
    <w:abstractNumId w:val="7"/>
  </w:num>
  <w:num w:numId="10" w16cid:durableId="1161387821">
    <w:abstractNumId w:val="9"/>
  </w:num>
  <w:num w:numId="11" w16cid:durableId="1591424901">
    <w:abstractNumId w:val="5"/>
  </w:num>
  <w:num w:numId="12" w16cid:durableId="1516000271">
    <w:abstractNumId w:val="17"/>
  </w:num>
  <w:num w:numId="13" w16cid:durableId="21786511">
    <w:abstractNumId w:val="16"/>
  </w:num>
  <w:num w:numId="14" w16cid:durableId="1857649393">
    <w:abstractNumId w:val="14"/>
  </w:num>
  <w:num w:numId="15" w16cid:durableId="449132521">
    <w:abstractNumId w:val="3"/>
  </w:num>
  <w:num w:numId="16" w16cid:durableId="930696104">
    <w:abstractNumId w:val="2"/>
  </w:num>
  <w:num w:numId="17" w16cid:durableId="312295108">
    <w:abstractNumId w:val="0"/>
  </w:num>
  <w:num w:numId="18" w16cid:durableId="1871988321">
    <w:abstractNumId w:val="4"/>
  </w:num>
  <w:num w:numId="19" w16cid:durableId="92919678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gFAHc9RjotAAAA"/>
  </w:docVars>
  <w:rsids>
    <w:rsidRoot w:val="004C2B40"/>
    <w:rsid w:val="00012330"/>
    <w:rsid w:val="00045060"/>
    <w:rsid w:val="00055FF2"/>
    <w:rsid w:val="000768B8"/>
    <w:rsid w:val="001038EE"/>
    <w:rsid w:val="001073E8"/>
    <w:rsid w:val="00132985"/>
    <w:rsid w:val="00135BFF"/>
    <w:rsid w:val="001615D9"/>
    <w:rsid w:val="0017230C"/>
    <w:rsid w:val="0017374B"/>
    <w:rsid w:val="0018464C"/>
    <w:rsid w:val="001E1172"/>
    <w:rsid w:val="001E6F03"/>
    <w:rsid w:val="00203FAC"/>
    <w:rsid w:val="0021183A"/>
    <w:rsid w:val="0027506F"/>
    <w:rsid w:val="002822DC"/>
    <w:rsid w:val="00287ED4"/>
    <w:rsid w:val="002948E6"/>
    <w:rsid w:val="002A2A68"/>
    <w:rsid w:val="00316EFA"/>
    <w:rsid w:val="0037002F"/>
    <w:rsid w:val="0038146C"/>
    <w:rsid w:val="00381717"/>
    <w:rsid w:val="00396848"/>
    <w:rsid w:val="003B3AEC"/>
    <w:rsid w:val="003B4876"/>
    <w:rsid w:val="00434EBB"/>
    <w:rsid w:val="00450DF0"/>
    <w:rsid w:val="0045287C"/>
    <w:rsid w:val="004B1D9F"/>
    <w:rsid w:val="004C2B40"/>
    <w:rsid w:val="005034DF"/>
    <w:rsid w:val="00547CB7"/>
    <w:rsid w:val="0055721A"/>
    <w:rsid w:val="0058396A"/>
    <w:rsid w:val="0059624B"/>
    <w:rsid w:val="005B4A76"/>
    <w:rsid w:val="005F29EC"/>
    <w:rsid w:val="00605BBF"/>
    <w:rsid w:val="00630814"/>
    <w:rsid w:val="006910B0"/>
    <w:rsid w:val="006C0A33"/>
    <w:rsid w:val="006E5AD2"/>
    <w:rsid w:val="00700A64"/>
    <w:rsid w:val="00713477"/>
    <w:rsid w:val="00736E39"/>
    <w:rsid w:val="00756431"/>
    <w:rsid w:val="007756B0"/>
    <w:rsid w:val="007A0A2C"/>
    <w:rsid w:val="007B12F1"/>
    <w:rsid w:val="007B604D"/>
    <w:rsid w:val="007D717F"/>
    <w:rsid w:val="007F7B79"/>
    <w:rsid w:val="008030D2"/>
    <w:rsid w:val="00816B70"/>
    <w:rsid w:val="00821455"/>
    <w:rsid w:val="0082784B"/>
    <w:rsid w:val="008561F1"/>
    <w:rsid w:val="00870E6A"/>
    <w:rsid w:val="008815D7"/>
    <w:rsid w:val="008C2DC8"/>
    <w:rsid w:val="008F2C14"/>
    <w:rsid w:val="009051D0"/>
    <w:rsid w:val="00910D1C"/>
    <w:rsid w:val="0091796F"/>
    <w:rsid w:val="00953B21"/>
    <w:rsid w:val="00954051"/>
    <w:rsid w:val="00954319"/>
    <w:rsid w:val="00962890"/>
    <w:rsid w:val="00985103"/>
    <w:rsid w:val="009A644A"/>
    <w:rsid w:val="009C1FE1"/>
    <w:rsid w:val="009D78E4"/>
    <w:rsid w:val="009F2754"/>
    <w:rsid w:val="009F595B"/>
    <w:rsid w:val="00A01231"/>
    <w:rsid w:val="00A10E2D"/>
    <w:rsid w:val="00A46704"/>
    <w:rsid w:val="00AB7211"/>
    <w:rsid w:val="00B551B3"/>
    <w:rsid w:val="00B67A3B"/>
    <w:rsid w:val="00B87335"/>
    <w:rsid w:val="00B87808"/>
    <w:rsid w:val="00B97B9B"/>
    <w:rsid w:val="00BA3198"/>
    <w:rsid w:val="00C14521"/>
    <w:rsid w:val="00C7506D"/>
    <w:rsid w:val="00CE4EEE"/>
    <w:rsid w:val="00D46515"/>
    <w:rsid w:val="00D528E7"/>
    <w:rsid w:val="00D71928"/>
    <w:rsid w:val="00D73278"/>
    <w:rsid w:val="00D76962"/>
    <w:rsid w:val="00DA102D"/>
    <w:rsid w:val="00DD7492"/>
    <w:rsid w:val="00E63C42"/>
    <w:rsid w:val="00E7501A"/>
    <w:rsid w:val="00E946FB"/>
    <w:rsid w:val="00EA21E3"/>
    <w:rsid w:val="00EA6971"/>
    <w:rsid w:val="00EF00B3"/>
    <w:rsid w:val="00F0240B"/>
    <w:rsid w:val="00F056A2"/>
    <w:rsid w:val="00F32F43"/>
    <w:rsid w:val="00F4224B"/>
    <w:rsid w:val="00F4700D"/>
    <w:rsid w:val="00F66963"/>
    <w:rsid w:val="00FA0081"/>
    <w:rsid w:val="00FA2F51"/>
    <w:rsid w:val="00FA2FB0"/>
    <w:rsid w:val="00FA3579"/>
    <w:rsid w:val="00FB2F1B"/>
    <w:rsid w:val="00FC64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65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651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D528E7"/>
    <w:pPr>
      <w:ind w:left="720"/>
      <w:contextualSpacing/>
    </w:pPr>
  </w:style>
  <w:style w:type="character" w:customStyle="1" w:styleId="Heading2Char">
    <w:name w:val="Heading 2 Char"/>
    <w:basedOn w:val="DefaultParagraphFont"/>
    <w:link w:val="Heading2"/>
    <w:uiPriority w:val="9"/>
    <w:rsid w:val="00D4651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46515"/>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D46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D4651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4-Accent5">
    <w:name w:val="Grid Table 4 Accent 5"/>
    <w:basedOn w:val="TableNormal"/>
    <w:uiPriority w:val="49"/>
    <w:rsid w:val="00316EF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2">
    <w:name w:val="toc 2"/>
    <w:basedOn w:val="Normal"/>
    <w:next w:val="Normal"/>
    <w:autoRedefine/>
    <w:uiPriority w:val="39"/>
    <w:unhideWhenUsed/>
    <w:rsid w:val="001E1172"/>
    <w:pPr>
      <w:spacing w:after="100"/>
      <w:ind w:left="240"/>
    </w:pPr>
  </w:style>
  <w:style w:type="paragraph" w:styleId="TOC3">
    <w:name w:val="toc 3"/>
    <w:basedOn w:val="Normal"/>
    <w:next w:val="Normal"/>
    <w:autoRedefine/>
    <w:uiPriority w:val="39"/>
    <w:unhideWhenUsed/>
    <w:rsid w:val="001E1172"/>
    <w:pPr>
      <w:spacing w:after="100"/>
      <w:ind w:left="480"/>
    </w:pPr>
  </w:style>
  <w:style w:type="character" w:styleId="UnresolvedMention">
    <w:name w:val="Unresolved Mention"/>
    <w:basedOn w:val="DefaultParagraphFont"/>
    <w:uiPriority w:val="99"/>
    <w:semiHidden/>
    <w:unhideWhenUsed/>
    <w:rsid w:val="008C2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nalyticsvidhya.com/blog/2023/04/weak-ai-vs-strong-ai/" TargetMode="External"/><Relationship Id="rId18" Type="http://schemas.openxmlformats.org/officeDocument/2006/relationships/hyperlink" Target="https://www.engati.com/blog/ai-in-gaming" TargetMode="External"/><Relationship Id="rId26" Type="http://schemas.openxmlformats.org/officeDocument/2006/relationships/hyperlink" Target="https://global.oup.com/academic/product/superintelligence-9780199678112%20" TargetMode="External"/><Relationship Id="rId39" Type="http://schemas.openxmlformats.org/officeDocument/2006/relationships/hyperlink" Target="https://techemergent.com/pros-and-cons-of-artificial-intelligence-in-healthcare/" TargetMode="External"/><Relationship Id="rId21" Type="http://schemas.openxmlformats.org/officeDocument/2006/relationships/hyperlink" Target="https://www.cengn.ca/information-centre/innovation/difference-between-ai-ml-and-dl/" TargetMode="External"/><Relationship Id="rId34" Type="http://schemas.openxmlformats.org/officeDocument/2006/relationships/hyperlink" Target="https://towardsdatascience.com/understanding-the-difference-between-ai-ml-and-dl-cceb63252a6c"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7861/futurehosp.6-2-94" TargetMode="External"/><Relationship Id="rId20" Type="http://schemas.openxmlformats.org/officeDocument/2006/relationships/hyperlink" Target="https://doi.org/10.18502/ijph.v50i11.7600" TargetMode="External"/><Relationship Id="rId29" Type="http://schemas.openxmlformats.org/officeDocument/2006/relationships/hyperlink" Target="https://doi.org/10.1002/9781119551966.ch1" TargetMode="External"/><Relationship Id="rId41" Type="http://schemas.openxmlformats.org/officeDocument/2006/relationships/hyperlink" Target="https://www.simplilearn.com/5-vs-of-big-data-article%23the_characteristics_of_big_data_five_vs_explain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rm.com/glossary/ai-in-healthcare%20" TargetMode="External"/><Relationship Id="rId24" Type="http://schemas.openxmlformats.org/officeDocument/2006/relationships/hyperlink" Target="https://doi.org/10.1016/B978-0-12-818438-7.00012-5" TargetMode="External"/><Relationship Id="rId32" Type="http://schemas.openxmlformats.org/officeDocument/2006/relationships/hyperlink" Target="https://www.advancinganalytics.co.uk/blog/2021/12/15/understanding-the-difference-between-ai-ml-and-dl-using-an-incredibly-simple-example%23:~:text=In%20summary%2C%20AI%20is%20a,a%20subset%20of%20ML%20algorithms." TargetMode="External"/><Relationship Id="rId37" Type="http://schemas.openxmlformats.org/officeDocument/2006/relationships/hyperlink" Target="https://www.simplilearn.com/growing-role-of-ai-in-manufacturing-industry-article%23:~:text=Artificial%20intelligence%20(AI)%20can%20be,forecasting%20and%20less%20material%20waste." TargetMode="External"/><Relationship Id="rId40" Type="http://schemas.openxmlformats.org/officeDocument/2006/relationships/hyperlink" Target="https://www.teradata.com/Glossary/What-are-the-5-V-s-of-Big-Data" TargetMode="External"/><Relationship Id="rId5" Type="http://schemas.openxmlformats.org/officeDocument/2006/relationships/webSettings" Target="webSettings.xml"/><Relationship Id="rId15" Type="http://schemas.openxmlformats.org/officeDocument/2006/relationships/hyperlink" Target="https://www.chg-meridian.co.uk/resource-centre/blog/advantages-and-disadvantages-of-artificial-intelligence-in-healthcare.html" TargetMode="External"/><Relationship Id="rId23" Type="http://schemas.openxmlformats.org/officeDocument/2006/relationships/hyperlink" Target="https://www.frontiersin.org/articles/10.3389/fsurg.2022.862322/full" TargetMode="External"/><Relationship Id="rId28" Type="http://schemas.openxmlformats.org/officeDocument/2006/relationships/hyperlink" Target="https://www.mckinsey.com/featured-insights/mckinsey-explainers/what-is-ai" TargetMode="External"/><Relationship Id="rId36" Type="http://schemas.openxmlformats.org/officeDocument/2006/relationships/hyperlink" Target="https://appinventiv.com/blog/ai-in-banking/" TargetMode="External"/><Relationship Id="rId10" Type="http://schemas.openxmlformats.org/officeDocument/2006/relationships/hyperlink" Target="https://builtin.com/artificial-intelligence" TargetMode="External"/><Relationship Id="rId19" Type="http://schemas.openxmlformats.org/officeDocument/2006/relationships/hyperlink" Target="https://emeritus.org/blog/healthcare-challenges-of-ai-in-healthcare/" TargetMode="External"/><Relationship Id="rId31" Type="http://schemas.openxmlformats.org/officeDocument/2006/relationships/hyperlink" Target="https://www.openaccessgovernment.org/what-are-the-pros-and-cons-of-implementing-ai-in-healthcare/140058/"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ltexsoft.com/blog/ai-manufacturing/" TargetMode="External"/><Relationship Id="rId14" Type="http://schemas.openxmlformats.org/officeDocument/2006/relationships/hyperlink" Target="https://searchenterpriseai.techtarget.com/definition/AI-Artificial-Intelligence" TargetMode="External"/><Relationship Id="rId22" Type="http://schemas.openxmlformats.org/officeDocument/2006/relationships/hyperlink" Target="https://www.foreseemed.com/artificial-intelligence-in-healthcare" TargetMode="External"/><Relationship Id="rId27" Type="http://schemas.openxmlformats.org/officeDocument/2006/relationships/hyperlink" Target="https://www.ibm.com/cloud/learn/strong-ai%20" TargetMode="External"/><Relationship Id="rId30" Type="http://schemas.openxmlformats.org/officeDocument/2006/relationships/hyperlink" Target="https://medium.com/dative-io/ai-ml-and-dl-whats-the-difference-86a8af387150" TargetMode="External"/><Relationship Id="rId35" Type="http://schemas.openxmlformats.org/officeDocument/2006/relationships/hyperlink" Target="http://www.differencebetween.net/technology/difference-between-strong-and-weak-ai/%23ixzz7ipwtfM5X"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arm.com/glossary/ai-in-gaming%20" TargetMode="External"/><Relationship Id="rId17" Type="http://schemas.openxmlformats.org/officeDocument/2006/relationships/hyperlink" Target="https://research.aimultiple.com/challenges-of-ai-in-healthcare/" TargetMode="External"/><Relationship Id="rId25" Type="http://schemas.openxmlformats.org/officeDocument/2006/relationships/hyperlink" Target="https://builtin.com/artificial-intelligence/strong-ai-weak-ai" TargetMode="External"/><Relationship Id="rId33" Type="http://schemas.openxmlformats.org/officeDocument/2006/relationships/hyperlink" Target="https://www.forbes.com/sites/forbesbusinesscouncil/2023/02/07/top-five-opportunities-and-challenges-of-ai-in-healthcare/?sh=502ba9ee2805" TargetMode="External"/><Relationship Id="rId38" Type="http://schemas.openxmlformats.org/officeDocument/2006/relationships/hyperlink" Target="https://medium.com/analytics-vidhya/the-5-vs-of-big-data-2758bfcc51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21</Pages>
  <Words>12362</Words>
  <Characters>7046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80</cp:revision>
  <dcterms:created xsi:type="dcterms:W3CDTF">2023-01-26T07:46:00Z</dcterms:created>
  <dcterms:modified xsi:type="dcterms:W3CDTF">2023-06-2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